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86018919"/>
        <w:docPartObj>
          <w:docPartGallery w:val="Cover Pages"/>
          <w:docPartUnique/>
        </w:docPartObj>
      </w:sdtPr>
      <w:sdtContent>
        <w:p w14:paraId="1A467D3E" w14:textId="628A3847" w:rsidR="00E63785" w:rsidRPr="006F1E6A" w:rsidRDefault="001D5B48" w:rsidP="001D5B48">
          <w:pPr>
            <w:jc w:val="right"/>
          </w:pPr>
          <w:r>
            <w:rPr>
              <w:noProof/>
            </w:rPr>
            <w:drawing>
              <wp:inline distT="0" distB="0" distL="0" distR="0" wp14:anchorId="7445E19C" wp14:editId="37ED1DE0">
                <wp:extent cx="1009650" cy="1009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E63785" w:rsidRPr="006F1E6A" w14:paraId="25EECAB3" w14:textId="77777777" w:rsidTr="00976EF1">
            <w:tc>
              <w:tcPr>
                <w:tcW w:w="7209" w:type="dxa"/>
                <w:tcMar>
                  <w:top w:w="216" w:type="dxa"/>
                  <w:left w:w="115" w:type="dxa"/>
                  <w:bottom w:w="216" w:type="dxa"/>
                  <w:right w:w="115" w:type="dxa"/>
                </w:tcMar>
              </w:tcPr>
              <w:p w14:paraId="1D3F716B" w14:textId="17D32F52" w:rsidR="00E63785" w:rsidRPr="006F1E6A" w:rsidRDefault="00000000">
                <w:pPr>
                  <w:pStyle w:val="NoSpacing"/>
                  <w:rPr>
                    <w:color w:val="2F5496" w:themeColor="accent1" w:themeShade="BF"/>
                    <w:sz w:val="24"/>
                  </w:rPr>
                </w:pPr>
                <w:sdt>
                  <w:sdtPr>
                    <w:rPr>
                      <w:color w:val="2F5496" w:themeColor="accent1" w:themeShade="BF"/>
                      <w:sz w:val="24"/>
                    </w:rPr>
                    <w:alias w:val="Subtitle"/>
                    <w:id w:val="13406923"/>
                    <w:placeholder>
                      <w:docPart w:val="5ABE63556BB842878AFA46D0D207B60E"/>
                    </w:placeholder>
                    <w:dataBinding w:prefixMappings="xmlns:ns0='http://schemas.openxmlformats.org/package/2006/metadata/core-properties' xmlns:ns1='http://purl.org/dc/elements/1.1/'" w:xpath="/ns0:coreProperties[1]/ns1:subject[1]" w:storeItemID="{6C3C8BC8-F283-45AE-878A-BAB7291924A1}"/>
                    <w:text/>
                  </w:sdtPr>
                  <w:sdtContent>
                    <w:r w:rsidR="00921C87">
                      <w:rPr>
                        <w:color w:val="2F5496" w:themeColor="accent1" w:themeShade="BF"/>
                        <w:sz w:val="24"/>
                      </w:rPr>
                      <w:t>SDV602</w:t>
                    </w:r>
                    <w:r w:rsidR="00F90779">
                      <w:rPr>
                        <w:color w:val="2F5496" w:themeColor="accent1" w:themeShade="BF"/>
                        <w:sz w:val="24"/>
                      </w:rPr>
                      <w:t xml:space="preserve"> </w:t>
                    </w:r>
                    <w:r w:rsidR="007E78AD" w:rsidRPr="006F1E6A">
                      <w:rPr>
                        <w:color w:val="2F5496" w:themeColor="accent1" w:themeShade="BF"/>
                        <w:sz w:val="24"/>
                      </w:rPr>
                      <w:t xml:space="preserve">Assessment </w:t>
                    </w:r>
                    <w:r w:rsidR="000C3BB6">
                      <w:rPr>
                        <w:color w:val="2F5496" w:themeColor="accent1" w:themeShade="BF"/>
                        <w:sz w:val="24"/>
                      </w:rPr>
                      <w:t>2</w:t>
                    </w:r>
                  </w:sdtContent>
                </w:sdt>
              </w:p>
            </w:tc>
          </w:tr>
          <w:tr w:rsidR="00E63785" w:rsidRPr="006F1E6A" w14:paraId="2051CAC9" w14:textId="77777777" w:rsidTr="00976EF1">
            <w:tc>
              <w:tcPr>
                <w:tcW w:w="7209" w:type="dxa"/>
              </w:tcPr>
              <w:sdt>
                <w:sdtPr>
                  <w:rPr>
                    <w:rFonts w:asciiTheme="majorHAnsi" w:eastAsiaTheme="majorEastAsia" w:hAnsiTheme="majorHAnsi" w:cstheme="majorBidi"/>
                    <w:color w:val="4472C4" w:themeColor="accent1"/>
                    <w:sz w:val="88"/>
                    <w:szCs w:val="88"/>
                  </w:rPr>
                  <w:alias w:val="Title"/>
                  <w:id w:val="13406919"/>
                  <w:placeholder>
                    <w:docPart w:val="6F21A0DF5C364C7FBD512A77CA6ED373"/>
                  </w:placeholder>
                  <w:dataBinding w:prefixMappings="xmlns:ns0='http://schemas.openxmlformats.org/package/2006/metadata/core-properties' xmlns:ns1='http://purl.org/dc/elements/1.1/'" w:xpath="/ns0:coreProperties[1]/ns1:title[1]" w:storeItemID="{6C3C8BC8-F283-45AE-878A-BAB7291924A1}"/>
                  <w:text/>
                </w:sdtPr>
                <w:sdtContent>
                  <w:p w14:paraId="54E2EAAD" w14:textId="5E3C0CD6" w:rsidR="00E63785" w:rsidRPr="006F1E6A" w:rsidRDefault="005E1019">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Final Reflection</w:t>
                    </w:r>
                  </w:p>
                </w:sdtContent>
              </w:sdt>
            </w:tc>
          </w:tr>
          <w:tr w:rsidR="00E63785" w:rsidRPr="006F1E6A" w14:paraId="5238A400" w14:textId="77777777" w:rsidTr="00976EF1">
            <w:trPr>
              <w:trHeight w:val="505"/>
            </w:trPr>
            <w:tc>
              <w:tcPr>
                <w:tcW w:w="7209" w:type="dxa"/>
                <w:tcMar>
                  <w:top w:w="216" w:type="dxa"/>
                  <w:left w:w="115" w:type="dxa"/>
                  <w:bottom w:w="216" w:type="dxa"/>
                  <w:right w:w="115" w:type="dxa"/>
                </w:tcMar>
              </w:tcPr>
              <w:p w14:paraId="659461EA" w14:textId="236B77BC" w:rsidR="00892ECB" w:rsidRPr="00976EF1" w:rsidRDefault="00650359" w:rsidP="00892ECB">
                <w:pPr>
                  <w:pStyle w:val="NoSpacing"/>
                  <w:rPr>
                    <w:rFonts w:cstheme="minorHAnsi"/>
                    <w:color w:val="2F5496" w:themeColor="accent1" w:themeShade="BF"/>
                    <w:sz w:val="24"/>
                  </w:rPr>
                </w:pPr>
                <w:r>
                  <w:rPr>
                    <w:rFonts w:cstheme="minorHAnsi"/>
                    <w:color w:val="2F5496" w:themeColor="accent1" w:themeShade="BF"/>
                    <w:sz w:val="24"/>
                  </w:rPr>
                  <w:t xml:space="preserve">Name: </w:t>
                </w:r>
                <w:sdt>
                  <w:sdtPr>
                    <w:rPr>
                      <w:rFonts w:cstheme="minorHAnsi"/>
                      <w:color w:val="2F5496" w:themeColor="accent1" w:themeShade="BF"/>
                      <w:sz w:val="24"/>
                    </w:rPr>
                    <w:alias w:val="Author"/>
                    <w:tag w:val=""/>
                    <w:id w:val="544797489"/>
                    <w:placeholder>
                      <w:docPart w:val="A71B0705DDCD4B2C95CAB9D5E6A6379F"/>
                    </w:placeholder>
                    <w:dataBinding w:prefixMappings="xmlns:ns0='http://purl.org/dc/elements/1.1/' xmlns:ns1='http://schemas.openxmlformats.org/package/2006/metadata/core-properties' " w:xpath="/ns1:coreProperties[1]/ns0:creator[1]" w:storeItemID="{6C3C8BC8-F283-45AE-878A-BAB7291924A1}"/>
                    <w:text/>
                  </w:sdtPr>
                  <w:sdtContent>
                    <w:r w:rsidR="00892ECB" w:rsidRPr="00976EF1">
                      <w:rPr>
                        <w:rFonts w:cstheme="minorHAnsi"/>
                        <w:color w:val="2F5496" w:themeColor="accent1" w:themeShade="BF"/>
                        <w:sz w:val="24"/>
                      </w:rPr>
                      <w:t>Rhylei Tremlett</w:t>
                    </w:r>
                  </w:sdtContent>
                </w:sdt>
              </w:p>
              <w:sdt>
                <w:sdtPr>
                  <w:rPr>
                    <w:rFonts w:cstheme="minorHAnsi"/>
                    <w:color w:val="2F5496" w:themeColor="accent1" w:themeShade="BF"/>
                  </w:rPr>
                  <w:alias w:val="Keywords"/>
                  <w:tag w:val=""/>
                  <w:id w:val="782388561"/>
                  <w:placeholder>
                    <w:docPart w:val="186E957E114D45BD83E10312040119ED"/>
                  </w:placeholder>
                  <w:dataBinding w:prefixMappings="xmlns:ns0='http://purl.org/dc/elements/1.1/' xmlns:ns1='http://schemas.openxmlformats.org/package/2006/metadata/core-properties' " w:xpath="/ns1:coreProperties[1]/ns1:keywords[1]" w:storeItemID="{6C3C8BC8-F283-45AE-878A-BAB7291924A1}"/>
                  <w:text/>
                </w:sdtPr>
                <w:sdtContent>
                  <w:p w14:paraId="084FE782" w14:textId="77777777" w:rsidR="00892ECB" w:rsidRDefault="005E7F39" w:rsidP="00892ECB">
                    <w:pPr>
                      <w:pStyle w:val="NoSpacing"/>
                      <w:rPr>
                        <w:rFonts w:cstheme="minorHAnsi"/>
                        <w:color w:val="2F5496" w:themeColor="accent1" w:themeShade="BF"/>
                      </w:rPr>
                    </w:pPr>
                    <w:r w:rsidRPr="00976EF1">
                      <w:rPr>
                        <w:rFonts w:cstheme="minorHAnsi"/>
                        <w:color w:val="2F5496" w:themeColor="accent1" w:themeShade="BF"/>
                      </w:rPr>
                      <w:t>ID: 13513865</w:t>
                    </w:r>
                  </w:p>
                </w:sdtContent>
              </w:sdt>
              <w:p w14:paraId="7CDD55FC" w14:textId="24AD34FF" w:rsidR="00976EF1" w:rsidRPr="006F1E6A" w:rsidRDefault="00650359" w:rsidP="00892ECB">
                <w:pPr>
                  <w:pStyle w:val="NoSpacing"/>
                  <w:rPr>
                    <w:color w:val="2F5496" w:themeColor="accent1" w:themeShade="BF"/>
                    <w:sz w:val="24"/>
                  </w:rPr>
                </w:pPr>
                <w:r>
                  <w:rPr>
                    <w:color w:val="2F5496" w:themeColor="accent1" w:themeShade="BF"/>
                    <w:sz w:val="24"/>
                  </w:rPr>
                  <w:t xml:space="preserve">Date: </w:t>
                </w:r>
                <w:sdt>
                  <w:sdtPr>
                    <w:rPr>
                      <w:color w:val="2F5496" w:themeColor="accent1" w:themeShade="BF"/>
                      <w:sz w:val="24"/>
                    </w:rPr>
                    <w:alias w:val="Publish Date"/>
                    <w:tag w:val=""/>
                    <w:id w:val="-775638689"/>
                    <w:placeholder>
                      <w:docPart w:val="2D786FF0DAB746F6B8591E66D575BC8D"/>
                    </w:placeholder>
                    <w:dataBinding w:prefixMappings="xmlns:ns0='http://schemas.microsoft.com/office/2006/coverPageProps' " w:xpath="/ns0:CoverPageProperties[1]/ns0:PublishDate[1]" w:storeItemID="{55AF091B-3C7A-41E3-B477-F2FDAA23CFDA}"/>
                    <w:date w:fullDate="2023-11-19T00:00:00Z">
                      <w:dateFormat w:val="d/MM/yyyy"/>
                      <w:lid w:val="en-NZ"/>
                      <w:storeMappedDataAs w:val="dateTime"/>
                      <w:calendar w:val="gregorian"/>
                    </w:date>
                  </w:sdtPr>
                  <w:sdtContent>
                    <w:r w:rsidR="005E1019">
                      <w:rPr>
                        <w:color w:val="2F5496" w:themeColor="accent1" w:themeShade="BF"/>
                        <w:sz w:val="24"/>
                        <w:lang w:val="en-NZ"/>
                      </w:rPr>
                      <w:t>19/11/2023</w:t>
                    </w:r>
                  </w:sdtContent>
                </w:sdt>
              </w:p>
            </w:tc>
          </w:tr>
        </w:tbl>
        <w:p w14:paraId="437FD621" w14:textId="780B0E79" w:rsidR="00E63785" w:rsidRPr="006F1E6A" w:rsidRDefault="00E63785">
          <w:r w:rsidRPr="006F1E6A">
            <w:br w:type="page"/>
          </w:r>
        </w:p>
      </w:sdtContent>
    </w:sdt>
    <w:sdt>
      <w:sdtPr>
        <w:rPr>
          <w:rFonts w:asciiTheme="minorHAnsi" w:eastAsiaTheme="minorHAnsi" w:hAnsiTheme="minorHAnsi" w:cstheme="minorBidi"/>
          <w:color w:val="auto"/>
          <w:sz w:val="22"/>
          <w:szCs w:val="22"/>
          <w:lang w:val="en-NZ"/>
        </w:rPr>
        <w:id w:val="1452440864"/>
        <w:docPartObj>
          <w:docPartGallery w:val="Table of Contents"/>
          <w:docPartUnique/>
        </w:docPartObj>
      </w:sdtPr>
      <w:sdtEndPr>
        <w:rPr>
          <w:b/>
          <w:bCs/>
          <w:noProof/>
          <w:sz w:val="24"/>
        </w:rPr>
      </w:sdtEndPr>
      <w:sdtContent>
        <w:p w14:paraId="17D28AA8" w14:textId="770CDCCF" w:rsidR="00455735" w:rsidRPr="006F1E6A" w:rsidRDefault="00455735">
          <w:pPr>
            <w:pStyle w:val="TOCHeading"/>
          </w:pPr>
          <w:r w:rsidRPr="006F1E6A">
            <w:t>Table of Contents</w:t>
          </w:r>
        </w:p>
        <w:p w14:paraId="66C02A53" w14:textId="10DDD59D" w:rsidR="004B7217" w:rsidRDefault="00233A2A">
          <w:pPr>
            <w:pStyle w:val="TOC1"/>
            <w:rPr>
              <w:rFonts w:eastAsiaTheme="minorEastAsia"/>
              <w:noProof/>
              <w:kern w:val="2"/>
              <w:sz w:val="22"/>
              <w:lang w:eastAsia="en-NZ"/>
              <w14:ligatures w14:val="standardContextual"/>
            </w:rPr>
          </w:pPr>
          <w:r>
            <w:fldChar w:fldCharType="begin"/>
          </w:r>
          <w:r>
            <w:instrText xml:space="preserve"> TOC \o "1-4" \h \z \u </w:instrText>
          </w:r>
          <w:r>
            <w:fldChar w:fldCharType="separate"/>
          </w:r>
          <w:hyperlink w:anchor="_Toc151318664" w:history="1">
            <w:r w:rsidR="004B7217" w:rsidRPr="00E44E6C">
              <w:rPr>
                <w:rStyle w:val="Hyperlink"/>
                <w:noProof/>
              </w:rPr>
              <w:t>Introduction</w:t>
            </w:r>
            <w:r w:rsidR="004B7217">
              <w:rPr>
                <w:noProof/>
                <w:webHidden/>
              </w:rPr>
              <w:tab/>
            </w:r>
            <w:r w:rsidR="004B7217">
              <w:rPr>
                <w:noProof/>
                <w:webHidden/>
              </w:rPr>
              <w:fldChar w:fldCharType="begin"/>
            </w:r>
            <w:r w:rsidR="004B7217">
              <w:rPr>
                <w:noProof/>
                <w:webHidden/>
              </w:rPr>
              <w:instrText xml:space="preserve"> PAGEREF _Toc151318664 \h </w:instrText>
            </w:r>
            <w:r w:rsidR="004B7217">
              <w:rPr>
                <w:noProof/>
                <w:webHidden/>
              </w:rPr>
            </w:r>
            <w:r w:rsidR="004B7217">
              <w:rPr>
                <w:noProof/>
                <w:webHidden/>
              </w:rPr>
              <w:fldChar w:fldCharType="separate"/>
            </w:r>
            <w:r w:rsidR="004B7217">
              <w:rPr>
                <w:noProof/>
                <w:webHidden/>
              </w:rPr>
              <w:t>1</w:t>
            </w:r>
            <w:r w:rsidR="004B7217">
              <w:rPr>
                <w:noProof/>
                <w:webHidden/>
              </w:rPr>
              <w:fldChar w:fldCharType="end"/>
            </w:r>
          </w:hyperlink>
        </w:p>
        <w:p w14:paraId="75249B20" w14:textId="3565FE53" w:rsidR="004B7217" w:rsidRDefault="00000000">
          <w:pPr>
            <w:pStyle w:val="TOC1"/>
            <w:rPr>
              <w:rFonts w:eastAsiaTheme="minorEastAsia"/>
              <w:noProof/>
              <w:kern w:val="2"/>
              <w:sz w:val="22"/>
              <w:lang w:eastAsia="en-NZ"/>
              <w14:ligatures w14:val="standardContextual"/>
            </w:rPr>
          </w:pPr>
          <w:hyperlink w:anchor="_Toc151318665" w:history="1">
            <w:r w:rsidR="004B7217" w:rsidRPr="00E44E6C">
              <w:rPr>
                <w:rStyle w:val="Hyperlink"/>
                <w:noProof/>
              </w:rPr>
              <w:t>Heritage and Philosophy</w:t>
            </w:r>
            <w:r w:rsidR="004B7217">
              <w:rPr>
                <w:noProof/>
                <w:webHidden/>
              </w:rPr>
              <w:tab/>
            </w:r>
            <w:r w:rsidR="004B7217">
              <w:rPr>
                <w:noProof/>
                <w:webHidden/>
              </w:rPr>
              <w:fldChar w:fldCharType="begin"/>
            </w:r>
            <w:r w:rsidR="004B7217">
              <w:rPr>
                <w:noProof/>
                <w:webHidden/>
              </w:rPr>
              <w:instrText xml:space="preserve"> PAGEREF _Toc151318665 \h </w:instrText>
            </w:r>
            <w:r w:rsidR="004B7217">
              <w:rPr>
                <w:noProof/>
                <w:webHidden/>
              </w:rPr>
            </w:r>
            <w:r w:rsidR="004B7217">
              <w:rPr>
                <w:noProof/>
                <w:webHidden/>
              </w:rPr>
              <w:fldChar w:fldCharType="separate"/>
            </w:r>
            <w:r w:rsidR="004B7217">
              <w:rPr>
                <w:noProof/>
                <w:webHidden/>
              </w:rPr>
              <w:t>2</w:t>
            </w:r>
            <w:r w:rsidR="004B7217">
              <w:rPr>
                <w:noProof/>
                <w:webHidden/>
              </w:rPr>
              <w:fldChar w:fldCharType="end"/>
            </w:r>
          </w:hyperlink>
        </w:p>
        <w:p w14:paraId="186006D3" w14:textId="4BDB2736" w:rsidR="004B7217" w:rsidRDefault="00000000">
          <w:pPr>
            <w:pStyle w:val="TOC1"/>
            <w:rPr>
              <w:rFonts w:eastAsiaTheme="minorEastAsia"/>
              <w:noProof/>
              <w:kern w:val="2"/>
              <w:sz w:val="22"/>
              <w:lang w:eastAsia="en-NZ"/>
              <w14:ligatures w14:val="standardContextual"/>
            </w:rPr>
          </w:pPr>
          <w:hyperlink w:anchor="_Toc151318666" w:history="1">
            <w:r w:rsidR="004B7217" w:rsidRPr="00E44E6C">
              <w:rPr>
                <w:rStyle w:val="Hyperlink"/>
                <w:noProof/>
              </w:rPr>
              <w:t>Platforms for Development</w:t>
            </w:r>
            <w:r w:rsidR="004B7217">
              <w:rPr>
                <w:noProof/>
                <w:webHidden/>
              </w:rPr>
              <w:tab/>
            </w:r>
            <w:r w:rsidR="004B7217">
              <w:rPr>
                <w:noProof/>
                <w:webHidden/>
              </w:rPr>
              <w:fldChar w:fldCharType="begin"/>
            </w:r>
            <w:r w:rsidR="004B7217">
              <w:rPr>
                <w:noProof/>
                <w:webHidden/>
              </w:rPr>
              <w:instrText xml:space="preserve"> PAGEREF _Toc151318666 \h </w:instrText>
            </w:r>
            <w:r w:rsidR="004B7217">
              <w:rPr>
                <w:noProof/>
                <w:webHidden/>
              </w:rPr>
            </w:r>
            <w:r w:rsidR="004B7217">
              <w:rPr>
                <w:noProof/>
                <w:webHidden/>
              </w:rPr>
              <w:fldChar w:fldCharType="separate"/>
            </w:r>
            <w:r w:rsidR="004B7217">
              <w:rPr>
                <w:noProof/>
                <w:webHidden/>
              </w:rPr>
              <w:t>3</w:t>
            </w:r>
            <w:r w:rsidR="004B7217">
              <w:rPr>
                <w:noProof/>
                <w:webHidden/>
              </w:rPr>
              <w:fldChar w:fldCharType="end"/>
            </w:r>
          </w:hyperlink>
        </w:p>
        <w:p w14:paraId="36F28B38" w14:textId="2048664E" w:rsidR="004B7217" w:rsidRDefault="00000000">
          <w:pPr>
            <w:pStyle w:val="TOC1"/>
            <w:rPr>
              <w:rFonts w:eastAsiaTheme="minorEastAsia"/>
              <w:noProof/>
              <w:kern w:val="2"/>
              <w:sz w:val="22"/>
              <w:lang w:eastAsia="en-NZ"/>
              <w14:ligatures w14:val="standardContextual"/>
            </w:rPr>
          </w:pPr>
          <w:hyperlink w:anchor="_Toc151318667" w:history="1">
            <w:r w:rsidR="004B7217" w:rsidRPr="00E44E6C">
              <w:rPr>
                <w:rStyle w:val="Hyperlink"/>
                <w:noProof/>
              </w:rPr>
              <w:t>Characteristics, Strengths and Weaknesses</w:t>
            </w:r>
            <w:r w:rsidR="004B7217">
              <w:rPr>
                <w:noProof/>
                <w:webHidden/>
              </w:rPr>
              <w:tab/>
            </w:r>
            <w:r w:rsidR="004B7217">
              <w:rPr>
                <w:noProof/>
                <w:webHidden/>
              </w:rPr>
              <w:fldChar w:fldCharType="begin"/>
            </w:r>
            <w:r w:rsidR="004B7217">
              <w:rPr>
                <w:noProof/>
                <w:webHidden/>
              </w:rPr>
              <w:instrText xml:space="preserve"> PAGEREF _Toc151318667 \h </w:instrText>
            </w:r>
            <w:r w:rsidR="004B7217">
              <w:rPr>
                <w:noProof/>
                <w:webHidden/>
              </w:rPr>
            </w:r>
            <w:r w:rsidR="004B7217">
              <w:rPr>
                <w:noProof/>
                <w:webHidden/>
              </w:rPr>
              <w:fldChar w:fldCharType="separate"/>
            </w:r>
            <w:r w:rsidR="004B7217">
              <w:rPr>
                <w:noProof/>
                <w:webHidden/>
              </w:rPr>
              <w:t>4</w:t>
            </w:r>
            <w:r w:rsidR="004B7217">
              <w:rPr>
                <w:noProof/>
                <w:webHidden/>
              </w:rPr>
              <w:fldChar w:fldCharType="end"/>
            </w:r>
          </w:hyperlink>
        </w:p>
        <w:p w14:paraId="11D3B086" w14:textId="1D4A7742" w:rsidR="004B7217" w:rsidRDefault="00000000">
          <w:pPr>
            <w:pStyle w:val="TOC1"/>
            <w:rPr>
              <w:rFonts w:eastAsiaTheme="minorEastAsia"/>
              <w:noProof/>
              <w:kern w:val="2"/>
              <w:sz w:val="22"/>
              <w:lang w:eastAsia="en-NZ"/>
              <w14:ligatures w14:val="standardContextual"/>
            </w:rPr>
          </w:pPr>
          <w:hyperlink w:anchor="_Toc151318668" w:history="1">
            <w:r w:rsidR="004B7217" w:rsidRPr="00E44E6C">
              <w:rPr>
                <w:rStyle w:val="Hyperlink"/>
                <w:noProof/>
              </w:rPr>
              <w:t>Conclusion</w:t>
            </w:r>
            <w:r w:rsidR="004B7217">
              <w:rPr>
                <w:noProof/>
                <w:webHidden/>
              </w:rPr>
              <w:tab/>
            </w:r>
            <w:r w:rsidR="004B7217">
              <w:rPr>
                <w:noProof/>
                <w:webHidden/>
              </w:rPr>
              <w:fldChar w:fldCharType="begin"/>
            </w:r>
            <w:r w:rsidR="004B7217">
              <w:rPr>
                <w:noProof/>
                <w:webHidden/>
              </w:rPr>
              <w:instrText xml:space="preserve"> PAGEREF _Toc151318668 \h </w:instrText>
            </w:r>
            <w:r w:rsidR="004B7217">
              <w:rPr>
                <w:noProof/>
                <w:webHidden/>
              </w:rPr>
            </w:r>
            <w:r w:rsidR="004B7217">
              <w:rPr>
                <w:noProof/>
                <w:webHidden/>
              </w:rPr>
              <w:fldChar w:fldCharType="separate"/>
            </w:r>
            <w:r w:rsidR="004B7217">
              <w:rPr>
                <w:noProof/>
                <w:webHidden/>
              </w:rPr>
              <w:t>5</w:t>
            </w:r>
            <w:r w:rsidR="004B7217">
              <w:rPr>
                <w:noProof/>
                <w:webHidden/>
              </w:rPr>
              <w:fldChar w:fldCharType="end"/>
            </w:r>
          </w:hyperlink>
        </w:p>
        <w:p w14:paraId="0127BB9B" w14:textId="2E9E1C6F" w:rsidR="004B7217" w:rsidRDefault="00000000">
          <w:pPr>
            <w:pStyle w:val="TOC1"/>
            <w:rPr>
              <w:rFonts w:eastAsiaTheme="minorEastAsia"/>
              <w:noProof/>
              <w:kern w:val="2"/>
              <w:sz w:val="22"/>
              <w:lang w:eastAsia="en-NZ"/>
              <w14:ligatures w14:val="standardContextual"/>
            </w:rPr>
          </w:pPr>
          <w:hyperlink w:anchor="_Toc151318669" w:history="1">
            <w:r w:rsidR="004B7217" w:rsidRPr="00E44E6C">
              <w:rPr>
                <w:rStyle w:val="Hyperlink"/>
                <w:noProof/>
                <w:lang w:val="en-US"/>
              </w:rPr>
              <w:t>References</w:t>
            </w:r>
            <w:r w:rsidR="004B7217">
              <w:rPr>
                <w:noProof/>
                <w:webHidden/>
              </w:rPr>
              <w:tab/>
            </w:r>
            <w:r w:rsidR="004B7217">
              <w:rPr>
                <w:noProof/>
                <w:webHidden/>
              </w:rPr>
              <w:fldChar w:fldCharType="begin"/>
            </w:r>
            <w:r w:rsidR="004B7217">
              <w:rPr>
                <w:noProof/>
                <w:webHidden/>
              </w:rPr>
              <w:instrText xml:space="preserve"> PAGEREF _Toc151318669 \h </w:instrText>
            </w:r>
            <w:r w:rsidR="004B7217">
              <w:rPr>
                <w:noProof/>
                <w:webHidden/>
              </w:rPr>
            </w:r>
            <w:r w:rsidR="004B7217">
              <w:rPr>
                <w:noProof/>
                <w:webHidden/>
              </w:rPr>
              <w:fldChar w:fldCharType="separate"/>
            </w:r>
            <w:r w:rsidR="004B7217">
              <w:rPr>
                <w:noProof/>
                <w:webHidden/>
              </w:rPr>
              <w:t>6</w:t>
            </w:r>
            <w:r w:rsidR="004B7217">
              <w:rPr>
                <w:noProof/>
                <w:webHidden/>
              </w:rPr>
              <w:fldChar w:fldCharType="end"/>
            </w:r>
          </w:hyperlink>
        </w:p>
        <w:p w14:paraId="031E0821" w14:textId="6C54E240" w:rsidR="00455735" w:rsidRPr="006F1E6A" w:rsidRDefault="00233A2A">
          <w:r>
            <w:fldChar w:fldCharType="end"/>
          </w:r>
        </w:p>
      </w:sdtContent>
    </w:sdt>
    <w:p w14:paraId="1604AF09" w14:textId="77777777" w:rsidR="00A0756E" w:rsidRDefault="00B471AF">
      <w:pPr>
        <w:rPr>
          <w:lang w:val="en-US"/>
        </w:rPr>
        <w:sectPr w:rsidR="00A0756E" w:rsidSect="004D22E0">
          <w:headerReference w:type="default" r:id="rId13"/>
          <w:footerReference w:type="default" r:id="rId14"/>
          <w:type w:val="continuous"/>
          <w:pgSz w:w="11906" w:h="16838"/>
          <w:pgMar w:top="1440" w:right="1440" w:bottom="1440" w:left="1440" w:header="709" w:footer="709" w:gutter="0"/>
          <w:pgBorders w:display="firstPage" w:offsetFrom="page">
            <w:top w:val="single" w:sz="4" w:space="24" w:color="4472C4" w:themeColor="accent1"/>
            <w:left w:val="single" w:sz="4" w:space="24" w:color="4472C4" w:themeColor="accent1"/>
            <w:bottom w:val="single" w:sz="4" w:space="24" w:color="4472C4" w:themeColor="accent1"/>
            <w:right w:val="single" w:sz="4" w:space="24" w:color="4472C4" w:themeColor="accent1"/>
          </w:pgBorders>
          <w:pgNumType w:start="0"/>
          <w:cols w:space="708"/>
          <w:titlePg/>
          <w:docGrid w:linePitch="360"/>
        </w:sectPr>
      </w:pPr>
      <w:r w:rsidRPr="00073290">
        <w:rPr>
          <w:lang w:val="en-US"/>
        </w:rPr>
        <w:br w:type="page"/>
      </w:r>
    </w:p>
    <w:p w14:paraId="29B9D30B" w14:textId="77777777" w:rsidR="005E1019" w:rsidRDefault="005E1019" w:rsidP="00BD440F">
      <w:pPr>
        <w:pStyle w:val="Heading1"/>
        <w:spacing w:after="240"/>
        <w:rPr>
          <w:sz w:val="27"/>
        </w:rPr>
      </w:pPr>
      <w:bookmarkStart w:id="0" w:name="_Toc151318664"/>
      <w:bookmarkStart w:id="1" w:name="_Toc119493377"/>
      <w:r>
        <w:lastRenderedPageBreak/>
        <w:t>Introduction</w:t>
      </w:r>
      <w:bookmarkEnd w:id="0"/>
    </w:p>
    <w:p w14:paraId="7D813892" w14:textId="676364E3" w:rsidR="00026E76" w:rsidRDefault="00026E76" w:rsidP="00B82C75">
      <w:r>
        <w:t xml:space="preserve">Python is a popular and widely used programming language </w:t>
      </w:r>
      <w:r w:rsidR="005D4CB0">
        <w:t>praised</w:t>
      </w:r>
      <w:r>
        <w:t xml:space="preserve"> for its versatility, </w:t>
      </w:r>
      <w:r w:rsidR="005D4CB0">
        <w:t>low learning curve</w:t>
      </w:r>
      <w:r>
        <w:t xml:space="preserve">, readibility, and </w:t>
      </w:r>
      <w:r w:rsidR="005D4CB0">
        <w:t xml:space="preserve">supportive </w:t>
      </w:r>
      <w:r>
        <w:t>community.</w:t>
      </w:r>
    </w:p>
    <w:p w14:paraId="1A74E610" w14:textId="3E0E3C82" w:rsidR="005D4CB0" w:rsidRDefault="005D4CB0" w:rsidP="00B82C75">
      <w:r>
        <w:t>Python was concieved in 1989 mostly on a whim by its prognietor Guido van Rossum. Python eventually was born and was built around the “Zen of Python” principles which</w:t>
      </w:r>
      <w:r w:rsidR="000E6D7E">
        <w:t xml:space="preserve"> dictate the values and direction of the language.</w:t>
      </w:r>
    </w:p>
    <w:p w14:paraId="41D13BC1" w14:textId="69126465" w:rsidR="000E6D7E" w:rsidRDefault="000E6D7E" w:rsidP="00B82C75">
      <w:r>
        <w:t xml:space="preserve">Python continues to gain more and more traction as </w:t>
      </w:r>
      <w:r w:rsidR="00B9395F">
        <w:t>a</w:t>
      </w:r>
      <w:r>
        <w:t xml:space="preserve">rtificial </w:t>
      </w:r>
      <w:r w:rsidR="00B9395F">
        <w:t>i</w:t>
      </w:r>
      <w:r>
        <w:t xml:space="preserve">ntelligence (AI) and </w:t>
      </w:r>
      <w:r w:rsidR="00B9395F">
        <w:t>m</w:t>
      </w:r>
      <w:r>
        <w:t xml:space="preserve">achine </w:t>
      </w:r>
      <w:r w:rsidR="00B9395F">
        <w:t>l</w:t>
      </w:r>
      <w:r>
        <w:t>earning (ML) become more popular and widely used, as Python is one of the dominant languages used in these fields. Accompanying AI and ML are big data and business analytics, both of which Python is also exceptional at, further increasing Python’s popularity and usage.</w:t>
      </w:r>
    </w:p>
    <w:p w14:paraId="36119F01" w14:textId="77777777" w:rsidR="005E1019" w:rsidRDefault="005E1019" w:rsidP="005E1019"/>
    <w:p w14:paraId="4DFB75C2" w14:textId="77777777" w:rsidR="00A97186" w:rsidRDefault="00A97186">
      <w:pPr>
        <w:rPr>
          <w:rFonts w:asciiTheme="majorHAnsi" w:eastAsiaTheme="majorEastAsia" w:hAnsiTheme="majorHAnsi" w:cstheme="majorBidi"/>
          <w:color w:val="2F5496" w:themeColor="accent1" w:themeShade="BF"/>
          <w:sz w:val="40"/>
          <w:szCs w:val="32"/>
        </w:rPr>
      </w:pPr>
      <w:bookmarkStart w:id="2" w:name="_Toc151318665"/>
      <w:r>
        <w:br w:type="page"/>
      </w:r>
    </w:p>
    <w:p w14:paraId="306ACC74" w14:textId="1BBD7342" w:rsidR="005E1019" w:rsidRDefault="005E1019" w:rsidP="00BD440F">
      <w:pPr>
        <w:pStyle w:val="Heading1"/>
        <w:spacing w:after="240"/>
      </w:pPr>
      <w:r>
        <w:lastRenderedPageBreak/>
        <w:t>Heritage and Philosophy</w:t>
      </w:r>
      <w:bookmarkEnd w:id="2"/>
    </w:p>
    <w:p w14:paraId="507D6337" w14:textId="1C7146C2" w:rsidR="005E1019" w:rsidRDefault="000E6D7E" w:rsidP="005E1019">
      <w:r>
        <w:t>Python was originally developed in 1989 by Guido van Rossum during his two-week Christmas break. The development of Python started as merely a hobby for Guido. He spent much of his available time developing the language. Guido built every component of Python from the ground up</w:t>
      </w:r>
      <w:r w:rsidR="00855E53">
        <w:t xml:space="preserve">. During his interview with Oxford Union, Guido says the following: </w:t>
      </w:r>
      <w:r w:rsidR="00855E53" w:rsidRPr="00855E53">
        <w:t>“I built everything from scratch: the parser, the bytecode compiler, the object implementation, the long integers, and tuples, and strings, and everything.”</w:t>
      </w:r>
      <w:r w:rsidR="00855E53">
        <w:t xml:space="preserve"> </w:t>
      </w:r>
      <w:r w:rsidR="00D36325">
        <w:fldChar w:fldCharType="begin"/>
      </w:r>
      <w:r w:rsidR="00D36325">
        <w:instrText xml:space="preserve"> ADDIN ZOTERO_ITEM CSL_CITATION {"citationID":"09yVNeRI","properties":{"formattedCitation":"({\\i{}Creator of Python Programming Language, Guido van Rossum | Oxford Union - YouTube}, 2019)","plainCitation":"(Creator of Python Programming Language, Guido van Rossum | Oxford Union - YouTube, 2019)","noteIndex":0},"citationItems":[{"id":1,"uris":["http://zotero.org/users/local/PkMmuc2v/items/SRC69G2X"],"itemData":{"id":1,"type":"webpage","title":"Creator of Python Programming Language, Guido van Rossum | Oxford Union - YouTube","URL":"https://www.youtube.com/watch?v=7kn7NtlV6g0","accessed":{"date-parts":[["2023",11,19]]},"issued":{"date-parts":[["2019",12,31]]}}}],"schema":"https://github.com/citation-style-language/schema/raw/master/csl-citation.json"} </w:instrText>
      </w:r>
      <w:r w:rsidR="00D36325">
        <w:fldChar w:fldCharType="separate"/>
      </w:r>
      <w:r w:rsidR="00D36325" w:rsidRPr="00D36325">
        <w:rPr>
          <w:rFonts w:ascii="Calibri" w:hAnsi="Calibri" w:cs="Calibri"/>
          <w:szCs w:val="24"/>
        </w:rPr>
        <w:t>(</w:t>
      </w:r>
      <w:r w:rsidR="00D36325" w:rsidRPr="00D36325">
        <w:rPr>
          <w:rFonts w:ascii="Calibri" w:hAnsi="Calibri" w:cs="Calibri"/>
          <w:i/>
          <w:iCs/>
          <w:szCs w:val="24"/>
        </w:rPr>
        <w:t>Creator of Python Programming Language, Guido van Rossum | Oxford Union - YouTube</w:t>
      </w:r>
      <w:r w:rsidR="00D36325" w:rsidRPr="00D36325">
        <w:rPr>
          <w:rFonts w:ascii="Calibri" w:hAnsi="Calibri" w:cs="Calibri"/>
          <w:szCs w:val="24"/>
        </w:rPr>
        <w:t>, 2019)</w:t>
      </w:r>
      <w:r w:rsidR="00D36325">
        <w:fldChar w:fldCharType="end"/>
      </w:r>
    </w:p>
    <w:p w14:paraId="60F6F2BC" w14:textId="77777777" w:rsidR="00D36325" w:rsidRDefault="00D36325" w:rsidP="005E1019"/>
    <w:p w14:paraId="59CEA2D6" w14:textId="21A496AC" w:rsidR="005C0036" w:rsidRDefault="005C0036" w:rsidP="005E1019">
      <w:r>
        <w:t xml:space="preserve">The first release of Python (0.9.0) was in 1991 and published as an open-source. The first major release (1.0.0) was in 1994. </w:t>
      </w:r>
      <w:r w:rsidR="00956FE6">
        <w:t>Python has had steady releases and improvements ever since.</w:t>
      </w:r>
    </w:p>
    <w:p w14:paraId="139B1D66" w14:textId="77777777" w:rsidR="005C0036" w:rsidRDefault="005C0036" w:rsidP="005E1019"/>
    <w:p w14:paraId="143114F0" w14:textId="5D63142B" w:rsidR="00D36325" w:rsidRDefault="00911F73" w:rsidP="005E1019">
      <w:r>
        <w:t xml:space="preserve">Python is designed to be easily read and understood by everyone. </w:t>
      </w:r>
      <w:r w:rsidR="00956FE6">
        <w:t xml:space="preserve">Tim Peters created the ‘PEP 20 – The Zen of Python’, which contains 19 lines, with the final 20th line reserved for Guido to write. The Zen of Python embodies what the development team of Python strive to build and how developers should use Python </w:t>
      </w:r>
      <w:r w:rsidR="00956FE6">
        <w:fldChar w:fldCharType="begin"/>
      </w:r>
      <w:r w:rsidR="00956FE6">
        <w:instrText xml:space="preserve"> ADDIN ZOTERO_ITEM CSL_CITATION {"citationID":"LI6CUE8U","properties":{"formattedCitation":"({\\i{}PEP 20 \\uc0\\u8211{} The Zen of Python | Peps.Python.Org}, 2004)","plainCitation":"(PEP 20 – The Zen of Python | Peps.Python.Org, 2004)","noteIndex":0},"citationItems":[{"id":3,"uris":["http://zotero.org/users/local/PkMmuc2v/items/3SARXIWT"],"itemData":{"id":3,"type":"webpage","title":"PEP 20 – The Zen of Python | peps.python.org","URL":"https://peps.python.org/pep-0020/","accessed":{"date-parts":[["2023",11,19]]},"issued":{"date-parts":[["2004",8,22]]}}}],"schema":"https://github.com/citation-style-language/schema/raw/master/csl-citation.json"} </w:instrText>
      </w:r>
      <w:r w:rsidR="00956FE6">
        <w:fldChar w:fldCharType="separate"/>
      </w:r>
      <w:r w:rsidR="00956FE6" w:rsidRPr="00956FE6">
        <w:rPr>
          <w:rFonts w:ascii="Calibri" w:hAnsi="Calibri" w:cs="Calibri"/>
          <w:szCs w:val="24"/>
        </w:rPr>
        <w:t>(</w:t>
      </w:r>
      <w:r w:rsidR="00956FE6" w:rsidRPr="00956FE6">
        <w:rPr>
          <w:rFonts w:ascii="Calibri" w:hAnsi="Calibri" w:cs="Calibri"/>
          <w:i/>
          <w:iCs/>
          <w:szCs w:val="24"/>
        </w:rPr>
        <w:t>PEP 20 – The Zen of Python | Peps.Python.Org</w:t>
      </w:r>
      <w:r w:rsidR="00956FE6" w:rsidRPr="00956FE6">
        <w:rPr>
          <w:rFonts w:ascii="Calibri" w:hAnsi="Calibri" w:cs="Calibri"/>
          <w:szCs w:val="24"/>
        </w:rPr>
        <w:t>, 2004)</w:t>
      </w:r>
      <w:r w:rsidR="00956FE6">
        <w:fldChar w:fldCharType="end"/>
      </w:r>
      <w:r w:rsidR="00956FE6">
        <w:t>.</w:t>
      </w:r>
    </w:p>
    <w:p w14:paraId="459676FC" w14:textId="77777777" w:rsidR="005E1019" w:rsidRDefault="005E1019" w:rsidP="005E1019"/>
    <w:p w14:paraId="3FC5D0E4" w14:textId="77777777" w:rsidR="005E1019" w:rsidRDefault="005E1019" w:rsidP="005E1019"/>
    <w:p w14:paraId="2983DC80" w14:textId="385F6C2D" w:rsidR="005E1019" w:rsidRDefault="005E1019" w:rsidP="005E1019">
      <w:r>
        <w:br w:type="page"/>
      </w:r>
    </w:p>
    <w:p w14:paraId="42AEE594" w14:textId="490C8852" w:rsidR="005E1019" w:rsidRDefault="005E1019" w:rsidP="00BD440F">
      <w:pPr>
        <w:pStyle w:val="Heading1"/>
        <w:spacing w:after="240"/>
      </w:pPr>
      <w:bookmarkStart w:id="3" w:name="_Toc151318666"/>
      <w:r>
        <w:lastRenderedPageBreak/>
        <w:t>Platforms for Development</w:t>
      </w:r>
      <w:bookmarkEnd w:id="3"/>
    </w:p>
    <w:p w14:paraId="0DCEABA9" w14:textId="570CEC42" w:rsidR="002D0B2F" w:rsidRDefault="002D0B2F" w:rsidP="005E1019">
      <w:r>
        <w:t xml:space="preserve">Python is an interpreted language mean it doesn’t require compilation. Python is also hardware and operating system independent, Python creates </w:t>
      </w:r>
      <w:r w:rsidR="00BD440F">
        <w:t>bytecode which is interpreted by any python interpreter.</w:t>
      </w:r>
    </w:p>
    <w:p w14:paraId="752A742B" w14:textId="53B042A0" w:rsidR="005E1019" w:rsidRDefault="00956FE6">
      <w:r>
        <w:t>Python also has hundreds of development enviroments and editors. Some of the most popular include (in no particular order):</w:t>
      </w:r>
    </w:p>
    <w:p w14:paraId="6091767D" w14:textId="22DC01C9" w:rsidR="00956FE6" w:rsidRDefault="00956FE6" w:rsidP="00956FE6">
      <w:pPr>
        <w:pStyle w:val="ListParagraph"/>
        <w:numPr>
          <w:ilvl w:val="0"/>
          <w:numId w:val="37"/>
        </w:numPr>
      </w:pPr>
      <w:r>
        <w:t>Visual Studio Code</w:t>
      </w:r>
    </w:p>
    <w:p w14:paraId="5FDDE699" w14:textId="30A0B21B" w:rsidR="00956FE6" w:rsidRDefault="00956FE6" w:rsidP="00956FE6">
      <w:pPr>
        <w:pStyle w:val="ListParagraph"/>
        <w:numPr>
          <w:ilvl w:val="0"/>
          <w:numId w:val="37"/>
        </w:numPr>
      </w:pPr>
      <w:r>
        <w:t>PyCharm</w:t>
      </w:r>
    </w:p>
    <w:p w14:paraId="0DFA11BA" w14:textId="6BB9BCD1" w:rsidR="00956FE6" w:rsidRDefault="00956FE6" w:rsidP="00956FE6">
      <w:pPr>
        <w:pStyle w:val="ListParagraph"/>
        <w:numPr>
          <w:ilvl w:val="0"/>
          <w:numId w:val="37"/>
        </w:numPr>
      </w:pPr>
      <w:r w:rsidRPr="00956FE6">
        <w:t>Jupyter Notebook</w:t>
      </w:r>
    </w:p>
    <w:p w14:paraId="04DEA1D9" w14:textId="7A683658" w:rsidR="00956FE6" w:rsidRDefault="00956FE6" w:rsidP="00956FE6">
      <w:pPr>
        <w:pStyle w:val="ListParagraph"/>
        <w:numPr>
          <w:ilvl w:val="0"/>
          <w:numId w:val="37"/>
        </w:numPr>
      </w:pPr>
      <w:r>
        <w:t>PyDev</w:t>
      </w:r>
    </w:p>
    <w:p w14:paraId="4FA018F8" w14:textId="49BD6F63" w:rsidR="00956FE6" w:rsidRDefault="00956FE6" w:rsidP="00956FE6">
      <w:pPr>
        <w:pStyle w:val="ListParagraph"/>
        <w:numPr>
          <w:ilvl w:val="0"/>
          <w:numId w:val="37"/>
        </w:numPr>
      </w:pPr>
      <w:r>
        <w:t>IDLE</w:t>
      </w:r>
    </w:p>
    <w:p w14:paraId="233F3ADD" w14:textId="77777777" w:rsidR="00956FE6" w:rsidRDefault="00956FE6" w:rsidP="00956FE6"/>
    <w:p w14:paraId="6BB7F597" w14:textId="39D1F75A" w:rsidR="00956FE6" w:rsidRDefault="00956FE6" w:rsidP="00956FE6">
      <w:r>
        <w:t xml:space="preserve">Python is </w:t>
      </w:r>
      <w:r w:rsidR="002D0B2F">
        <w:t xml:space="preserve">very extensible due to its exensive package and module network ‘The Python Package Index’ (PYPI) The front page of PYPI describes itself as: “A repository of software for the Python programming language.” </w:t>
      </w:r>
      <w:r w:rsidR="002D0B2F">
        <w:fldChar w:fldCharType="begin"/>
      </w:r>
      <w:r w:rsidR="002D0B2F">
        <w:instrText xml:space="preserve"> ADDIN ZOTERO_ITEM CSL_CITATION {"citationID":"6cNyD6aa","properties":{"formattedCitation":"({\\i{}PyPI \\uc0\\u183{} The Python Package Index}, n.d.)","plainCitation":"(PyPI · The Python Package Index, n.d.)","noteIndex":0},"citationItems":[{"id":5,"uris":["http://zotero.org/users/local/PkMmuc2v/items/TCURHPAV"],"itemData":{"id":5,"type":"webpage","abstract":"The Python Package Index (PyPI) is a repository of software for the Python programming language.","container-title":"PyPI","language":"en","title":"PyPI · The Python Package Index","URL":"https://pypi.org/","accessed":{"date-parts":[["2023",11,19]]}}}],"schema":"https://github.com/citation-style-language/schema/raw/master/csl-citation.json"} </w:instrText>
      </w:r>
      <w:r w:rsidR="002D0B2F">
        <w:fldChar w:fldCharType="separate"/>
      </w:r>
      <w:r w:rsidR="002D0B2F" w:rsidRPr="002D0B2F">
        <w:rPr>
          <w:rFonts w:ascii="Calibri" w:hAnsi="Calibri" w:cs="Calibri"/>
          <w:szCs w:val="24"/>
        </w:rPr>
        <w:t>(</w:t>
      </w:r>
      <w:r w:rsidR="002D0B2F" w:rsidRPr="002D0B2F">
        <w:rPr>
          <w:rFonts w:ascii="Calibri" w:hAnsi="Calibri" w:cs="Calibri"/>
          <w:i/>
          <w:iCs/>
          <w:szCs w:val="24"/>
        </w:rPr>
        <w:t>PyPI · The Python Package Index</w:t>
      </w:r>
      <w:r w:rsidR="002D0B2F" w:rsidRPr="002D0B2F">
        <w:rPr>
          <w:rFonts w:ascii="Calibri" w:hAnsi="Calibri" w:cs="Calibri"/>
          <w:szCs w:val="24"/>
        </w:rPr>
        <w:t>, n.d.)</w:t>
      </w:r>
      <w:r w:rsidR="002D0B2F">
        <w:fldChar w:fldCharType="end"/>
      </w:r>
    </w:p>
    <w:p w14:paraId="0FDA58DE" w14:textId="449F3B2D" w:rsidR="002D0B2F" w:rsidRDefault="002D0B2F" w:rsidP="00956FE6">
      <w:r>
        <w:t>There are as of writing  nearly 500,000 projects on PYPI, some of the most popular and frequently used are:</w:t>
      </w:r>
    </w:p>
    <w:p w14:paraId="4DFD721E" w14:textId="7BE59EDB" w:rsidR="002D0B2F" w:rsidRDefault="002D0B2F" w:rsidP="002D0B2F">
      <w:pPr>
        <w:pStyle w:val="ListParagraph"/>
        <w:numPr>
          <w:ilvl w:val="0"/>
          <w:numId w:val="38"/>
        </w:numPr>
      </w:pPr>
      <w:r>
        <w:t>Pandas</w:t>
      </w:r>
    </w:p>
    <w:p w14:paraId="73B348F7" w14:textId="036C2EEB" w:rsidR="002D0B2F" w:rsidRDefault="002D0B2F" w:rsidP="002D0B2F">
      <w:pPr>
        <w:pStyle w:val="ListParagraph"/>
        <w:numPr>
          <w:ilvl w:val="0"/>
          <w:numId w:val="38"/>
        </w:numPr>
      </w:pPr>
      <w:r>
        <w:t>NumPy</w:t>
      </w:r>
    </w:p>
    <w:p w14:paraId="76714AEF" w14:textId="5775C696" w:rsidR="002D0B2F" w:rsidRDefault="002D0B2F" w:rsidP="002D0B2F">
      <w:pPr>
        <w:pStyle w:val="ListParagraph"/>
        <w:numPr>
          <w:ilvl w:val="0"/>
          <w:numId w:val="38"/>
        </w:numPr>
      </w:pPr>
      <w:r>
        <w:t>TensorFlow</w:t>
      </w:r>
    </w:p>
    <w:p w14:paraId="115202EC" w14:textId="09A102F9" w:rsidR="002D0B2F" w:rsidRDefault="002D0B2F" w:rsidP="002D0B2F">
      <w:pPr>
        <w:pStyle w:val="ListParagraph"/>
        <w:numPr>
          <w:ilvl w:val="0"/>
          <w:numId w:val="38"/>
        </w:numPr>
      </w:pPr>
      <w:r>
        <w:t>Matplotlib</w:t>
      </w:r>
    </w:p>
    <w:p w14:paraId="0F69B204" w14:textId="77777777" w:rsidR="002D0B2F" w:rsidRDefault="002D0B2F" w:rsidP="002D0B2F"/>
    <w:p w14:paraId="50F57FED" w14:textId="0F8B3A56" w:rsidR="002D0B2F" w:rsidRDefault="002D0B2F" w:rsidP="002D0B2F"/>
    <w:p w14:paraId="53F773E7" w14:textId="77777777" w:rsidR="002D0B2F" w:rsidRDefault="002D0B2F" w:rsidP="002D0B2F"/>
    <w:p w14:paraId="334C903C" w14:textId="77777777" w:rsidR="005E1019" w:rsidRDefault="005E1019"/>
    <w:p w14:paraId="6B7D0021" w14:textId="77777777" w:rsidR="005E1019" w:rsidRDefault="005E1019"/>
    <w:p w14:paraId="6EB80730" w14:textId="13F62D7F" w:rsidR="005E1019" w:rsidRDefault="005E1019">
      <w:r>
        <w:br w:type="page"/>
      </w:r>
    </w:p>
    <w:p w14:paraId="3A130F1C" w14:textId="06CB5A51" w:rsidR="005E1019" w:rsidRDefault="00FC769D" w:rsidP="00FC769D">
      <w:pPr>
        <w:pStyle w:val="Heading1"/>
        <w:spacing w:after="240"/>
      </w:pPr>
      <w:bookmarkStart w:id="4" w:name="_Toc151318667"/>
      <w:r>
        <w:lastRenderedPageBreak/>
        <w:t xml:space="preserve">Characteristics, </w:t>
      </w:r>
      <w:r w:rsidR="005E1019">
        <w:t>Strengths and Weaknesses</w:t>
      </w:r>
      <w:bookmarkEnd w:id="4"/>
    </w:p>
    <w:p w14:paraId="45824C2C" w14:textId="1ABEAAB2" w:rsidR="005E1019" w:rsidRDefault="00BD440F">
      <w:r>
        <w:t>Python is beloved by many developers for its readability and simplicity. Python has a straightforward and comprehenssible structure.</w:t>
      </w:r>
    </w:p>
    <w:p w14:paraId="6DE901CD" w14:textId="34FCDF7D" w:rsidR="00BD440F" w:rsidRDefault="00BD440F">
      <w:r>
        <w:t>Python is also an incredibly versatile and flexible language, being a jack-of-all-trades language, Python has tools to create any kind of tool for any purpose.</w:t>
      </w:r>
    </w:p>
    <w:p w14:paraId="51BC0258" w14:textId="4E138647" w:rsidR="00BD440F" w:rsidRDefault="00BD440F">
      <w:r>
        <w:t>Python is a dynamically typed language, meaning that variables can be declared as one type, then redefined later as another. However, Python also has strict typing, meaning that it allows for type hints and annotations to specify variable types and enforce type safety. Type hints facilitate code readability and inline documentation, aiding developers in catching potential errors before runtime. Python's strict typing also prevents implicit type conversion promoting clearer code and reducing unexpected behavior and errors caused by unintended type mixing.</w:t>
      </w:r>
    </w:p>
    <w:p w14:paraId="258A3164" w14:textId="77777777" w:rsidR="00FC769D" w:rsidRDefault="00FC769D"/>
    <w:p w14:paraId="47156049" w14:textId="20FBF9D5" w:rsidR="00FC769D" w:rsidRDefault="00FC769D">
      <w:r>
        <w:t>Python is a high-level general-purpose multi-paradigm language, meaning it can do most things developers need it to do, however that doesn't mean it’s the most optimal choice for certain tasks. One example of this is mobile and desktop applications, there is very little usage and traction there, and because developers don’t want to use python there its not getting any better.</w:t>
      </w:r>
    </w:p>
    <w:p w14:paraId="4BC2BC77" w14:textId="1A1BAD96" w:rsidR="005E1019" w:rsidRDefault="00FC769D">
      <w:r>
        <w:t>There is no perfect language, and Python is no exception. Python is not fast or efficient, due to it being dynamic and interpreted, placing more stress on the runtime compiler.</w:t>
      </w:r>
    </w:p>
    <w:p w14:paraId="1FEA309D" w14:textId="67697584" w:rsidR="00FC769D" w:rsidRDefault="00FC769D">
      <w:r>
        <w:t>Python is memory intensive and a resource hog. Small python programs can use exponetially more resources than the same program written in a different language more optimized for the task. Python also has no multi-threading, instead imitating the effect with multiprocessing which relies on the operating system.</w:t>
      </w:r>
    </w:p>
    <w:p w14:paraId="1CD06E48" w14:textId="77777777" w:rsidR="00FC769D" w:rsidRDefault="00FC769D"/>
    <w:p w14:paraId="1F28718D" w14:textId="7657AE8E" w:rsidR="005E1019" w:rsidRDefault="005E1019">
      <w:pPr>
        <w:rPr>
          <w:rFonts w:asciiTheme="majorHAnsi" w:eastAsiaTheme="majorEastAsia" w:hAnsiTheme="majorHAnsi" w:cstheme="majorBidi"/>
          <w:color w:val="2F5496" w:themeColor="accent1" w:themeShade="BF"/>
          <w:sz w:val="40"/>
          <w:szCs w:val="32"/>
        </w:rPr>
      </w:pPr>
      <w:r>
        <w:br w:type="page"/>
      </w:r>
    </w:p>
    <w:p w14:paraId="11087B7E" w14:textId="2B98C774" w:rsidR="005E1019" w:rsidRDefault="005E1019" w:rsidP="005E1019">
      <w:pPr>
        <w:pStyle w:val="Heading1"/>
      </w:pPr>
      <w:bookmarkStart w:id="5" w:name="_Toc151318668"/>
      <w:r>
        <w:lastRenderedPageBreak/>
        <w:t>Conclusion</w:t>
      </w:r>
      <w:bookmarkEnd w:id="5"/>
    </w:p>
    <w:p w14:paraId="62C4E286" w14:textId="1EC7BB62" w:rsidR="00B9395F" w:rsidRPr="00B9395F" w:rsidRDefault="00B9395F" w:rsidP="00B9395F">
      <w:r w:rsidRPr="00B9395F">
        <w:t>Python stands as a testament to the power of community-driven</w:t>
      </w:r>
      <w:r>
        <w:t xml:space="preserve"> open-source</w:t>
      </w:r>
      <w:r w:rsidRPr="00B9395F">
        <w:t xml:space="preserve"> development and adaptability. </w:t>
      </w:r>
      <w:r>
        <w:t>Over 32 years,</w:t>
      </w:r>
      <w:r w:rsidRPr="00B9395F">
        <w:t xml:space="preserve"> Python has evolved into a language revered for its simplicity, versatility, and </w:t>
      </w:r>
      <w:r>
        <w:t>extensive</w:t>
      </w:r>
      <w:r w:rsidRPr="00B9395F">
        <w:t xml:space="preserve"> community support.</w:t>
      </w:r>
    </w:p>
    <w:p w14:paraId="5B0AD301" w14:textId="6F6C6AF3" w:rsidR="00B9395F" w:rsidRPr="00B9395F" w:rsidRDefault="00B9395F" w:rsidP="00B9395F">
      <w:r w:rsidRPr="00B9395F">
        <w:t xml:space="preserve">Python's </w:t>
      </w:r>
      <w:r>
        <w:t>evolution</w:t>
      </w:r>
      <w:r w:rsidRPr="00B9395F">
        <w:t xml:space="preserve"> has </w:t>
      </w:r>
      <w:r>
        <w:t>experienced</w:t>
      </w:r>
      <w:r w:rsidRPr="00B9395F">
        <w:t xml:space="preserve"> exponential growth, especially </w:t>
      </w:r>
      <w:r>
        <w:t>with</w:t>
      </w:r>
      <w:r w:rsidRPr="00B9395F">
        <w:t xml:space="preserve"> the </w:t>
      </w:r>
      <w:r>
        <w:t>growth</w:t>
      </w:r>
      <w:r w:rsidRPr="00B9395F">
        <w:t xml:space="preserve"> in </w:t>
      </w:r>
      <w:r>
        <w:t>a</w:t>
      </w:r>
      <w:r w:rsidRPr="00B9395F">
        <w:t xml:space="preserve">rtificial </w:t>
      </w:r>
      <w:r>
        <w:t>i</w:t>
      </w:r>
      <w:r w:rsidRPr="00B9395F">
        <w:t xml:space="preserve">ntelligence, </w:t>
      </w:r>
      <w:r>
        <w:t>m</w:t>
      </w:r>
      <w:r w:rsidRPr="00B9395F">
        <w:t xml:space="preserve">achine </w:t>
      </w:r>
      <w:r>
        <w:t>l</w:t>
      </w:r>
      <w:r w:rsidRPr="00B9395F">
        <w:t>earning</w:t>
      </w:r>
      <w:r>
        <w:t xml:space="preserve"> and</w:t>
      </w:r>
      <w:r w:rsidRPr="00B9395F">
        <w:t xml:space="preserve"> big data analytics, and business applications.</w:t>
      </w:r>
      <w:r>
        <w:t xml:space="preserve"> The PYPI </w:t>
      </w:r>
      <w:r w:rsidRPr="00B9395F">
        <w:t xml:space="preserve">and </w:t>
      </w:r>
      <w:r>
        <w:t xml:space="preserve"> Python’s </w:t>
      </w:r>
      <w:r w:rsidRPr="00B9395F">
        <w:t xml:space="preserve">platform independence have been </w:t>
      </w:r>
      <w:r>
        <w:t>critical</w:t>
      </w:r>
      <w:r w:rsidRPr="00B9395F">
        <w:t xml:space="preserve"> in its widespread adoption across various domains.</w:t>
      </w:r>
    </w:p>
    <w:p w14:paraId="21E88A38" w14:textId="215C24CA" w:rsidR="005E1019" w:rsidRDefault="00B9395F" w:rsidP="00B9395F">
      <w:pPr>
        <w:rPr>
          <w:lang w:val="en-US"/>
        </w:rPr>
      </w:pPr>
      <w:r w:rsidRPr="00B9395F">
        <w:t xml:space="preserve">Python remains </w:t>
      </w:r>
      <w:r>
        <w:t>the</w:t>
      </w:r>
      <w:r w:rsidRPr="00B9395F">
        <w:t xml:space="preserve"> language of choice for many </w:t>
      </w:r>
      <w:r>
        <w:t>because of</w:t>
      </w:r>
      <w:r w:rsidRPr="00B9395F">
        <w:t xml:space="preserve"> its ease of use, robustness, and the support of its community</w:t>
      </w:r>
      <w:r>
        <w:t>. Python’s journey shows the</w:t>
      </w:r>
      <w:r w:rsidRPr="00B9395F">
        <w:t xml:space="preserve"> impact of a programming language built on shared principles, collaboration, and commitment to accessibility in the world of coding.</w:t>
      </w:r>
    </w:p>
    <w:p w14:paraId="5BEBC2F4" w14:textId="77777777" w:rsidR="005E1019" w:rsidRDefault="005E1019" w:rsidP="00B9395F">
      <w:pPr>
        <w:rPr>
          <w:lang w:val="en-US"/>
        </w:rPr>
      </w:pPr>
    </w:p>
    <w:p w14:paraId="4AFE8A87" w14:textId="77777777" w:rsidR="005E1019" w:rsidRDefault="005E1019">
      <w:pPr>
        <w:rPr>
          <w:lang w:val="en-US"/>
        </w:rPr>
      </w:pPr>
    </w:p>
    <w:p w14:paraId="4A6EA047" w14:textId="7EA2EA2C" w:rsidR="005E1019" w:rsidRDefault="005E1019">
      <w:pPr>
        <w:rPr>
          <w:rFonts w:asciiTheme="majorHAnsi" w:eastAsiaTheme="majorEastAsia" w:hAnsiTheme="majorHAnsi" w:cstheme="majorBidi"/>
          <w:color w:val="2F5496" w:themeColor="accent1" w:themeShade="BF"/>
          <w:sz w:val="40"/>
          <w:szCs w:val="32"/>
          <w:lang w:val="en-US"/>
        </w:rPr>
      </w:pPr>
      <w:r>
        <w:rPr>
          <w:lang w:val="en-US"/>
        </w:rPr>
        <w:br w:type="page"/>
      </w:r>
    </w:p>
    <w:p w14:paraId="340676A7" w14:textId="4DBF9973" w:rsidR="004D22E0" w:rsidRDefault="004D22E0" w:rsidP="004D22E0">
      <w:pPr>
        <w:pStyle w:val="Heading1"/>
        <w:rPr>
          <w:lang w:val="en-US"/>
        </w:rPr>
      </w:pPr>
      <w:bookmarkStart w:id="6" w:name="_Toc151318669"/>
      <w:r w:rsidRPr="006F1E6A">
        <w:rPr>
          <w:lang w:val="en-US"/>
        </w:rPr>
        <w:lastRenderedPageBreak/>
        <w:t>References</w:t>
      </w:r>
      <w:bookmarkEnd w:id="1"/>
      <w:bookmarkEnd w:id="6"/>
    </w:p>
    <w:p w14:paraId="356EF2F2" w14:textId="77777777" w:rsidR="00D36325" w:rsidRPr="00D36325" w:rsidRDefault="00D36325" w:rsidP="00D36325">
      <w:pPr>
        <w:rPr>
          <w:lang w:val="en-US"/>
        </w:rPr>
      </w:pPr>
    </w:p>
    <w:p w14:paraId="4BB65448" w14:textId="77777777" w:rsidR="002D0B2F" w:rsidRPr="002D0B2F" w:rsidRDefault="00D36325" w:rsidP="002D0B2F">
      <w:pPr>
        <w:pStyle w:val="Bibliography"/>
        <w:rPr>
          <w:rFonts w:ascii="Calibri" w:hAnsi="Calibri" w:cs="Calibri"/>
        </w:rPr>
      </w:pPr>
      <w:r>
        <w:rPr>
          <w:lang w:val="en-US"/>
        </w:rPr>
        <w:fldChar w:fldCharType="begin"/>
      </w:r>
      <w:r w:rsidR="00956FE6">
        <w:rPr>
          <w:lang w:val="en-US"/>
        </w:rPr>
        <w:instrText xml:space="preserve"> ADDIN ZOTERO_BIBL {"uncited":[],"omitted":[],"custom":[]} CSL_BIBLIOGRAPHY </w:instrText>
      </w:r>
      <w:r>
        <w:rPr>
          <w:lang w:val="en-US"/>
        </w:rPr>
        <w:fldChar w:fldCharType="separate"/>
      </w:r>
      <w:r w:rsidR="002D0B2F" w:rsidRPr="002D0B2F">
        <w:rPr>
          <w:rFonts w:ascii="Calibri" w:hAnsi="Calibri" w:cs="Calibri"/>
          <w:i/>
          <w:iCs/>
        </w:rPr>
        <w:t>Creator of Python Programming Language, Guido van Rossum | Oxford Union—YouTube</w:t>
      </w:r>
      <w:r w:rsidR="002D0B2F" w:rsidRPr="002D0B2F">
        <w:rPr>
          <w:rFonts w:ascii="Calibri" w:hAnsi="Calibri" w:cs="Calibri"/>
        </w:rPr>
        <w:t>. (2019, December 31). https://www.youtube.com/watch?v=7kn7NtlV6g0</w:t>
      </w:r>
    </w:p>
    <w:p w14:paraId="2CCC38EE" w14:textId="77777777" w:rsidR="002D0B2F" w:rsidRPr="002D0B2F" w:rsidRDefault="002D0B2F" w:rsidP="002D0B2F">
      <w:pPr>
        <w:pStyle w:val="Bibliography"/>
        <w:rPr>
          <w:rFonts w:ascii="Calibri" w:hAnsi="Calibri" w:cs="Calibri"/>
        </w:rPr>
      </w:pPr>
      <w:r w:rsidRPr="002D0B2F">
        <w:rPr>
          <w:rFonts w:ascii="Calibri" w:hAnsi="Calibri" w:cs="Calibri"/>
          <w:i/>
          <w:iCs/>
        </w:rPr>
        <w:t>PEP 20 – The Zen of Python | peps.python.org</w:t>
      </w:r>
      <w:r w:rsidRPr="002D0B2F">
        <w:rPr>
          <w:rFonts w:ascii="Calibri" w:hAnsi="Calibri" w:cs="Calibri"/>
        </w:rPr>
        <w:t>. (2004, August 22). https://peps.python.org/pep-0020/</w:t>
      </w:r>
    </w:p>
    <w:p w14:paraId="31B0D615" w14:textId="77777777" w:rsidR="002D0B2F" w:rsidRPr="002D0B2F" w:rsidRDefault="002D0B2F" w:rsidP="002D0B2F">
      <w:pPr>
        <w:pStyle w:val="Bibliography"/>
        <w:rPr>
          <w:rFonts w:ascii="Calibri" w:hAnsi="Calibri" w:cs="Calibri"/>
        </w:rPr>
      </w:pPr>
      <w:r w:rsidRPr="002D0B2F">
        <w:rPr>
          <w:rFonts w:ascii="Calibri" w:hAnsi="Calibri" w:cs="Calibri"/>
          <w:i/>
          <w:iCs/>
        </w:rPr>
        <w:t>PyPI · The Python Package Index</w:t>
      </w:r>
      <w:r w:rsidRPr="002D0B2F">
        <w:rPr>
          <w:rFonts w:ascii="Calibri" w:hAnsi="Calibri" w:cs="Calibri"/>
        </w:rPr>
        <w:t>. (n.d.). PyPI. Retrieved 19 November 2023, from https://pypi.org/</w:t>
      </w:r>
    </w:p>
    <w:p w14:paraId="7702C52C" w14:textId="3E2F0D72" w:rsidR="00D36325" w:rsidRDefault="00D36325" w:rsidP="004D22E0">
      <w:pPr>
        <w:rPr>
          <w:lang w:val="en-US"/>
        </w:rPr>
        <w:sectPr w:rsidR="00D36325" w:rsidSect="004D22E0">
          <w:footerReference w:type="default" r:id="rId15"/>
          <w:headerReference w:type="first" r:id="rId16"/>
          <w:footerReference w:type="first" r:id="rId17"/>
          <w:type w:val="continuous"/>
          <w:pgSz w:w="11906" w:h="16838"/>
          <w:pgMar w:top="1440" w:right="1440" w:bottom="1440" w:left="1440" w:header="709" w:footer="709" w:gutter="0"/>
          <w:pgNumType w:start="1"/>
          <w:cols w:space="708"/>
          <w:titlePg/>
          <w:docGrid w:linePitch="360"/>
        </w:sectPr>
      </w:pPr>
      <w:r>
        <w:rPr>
          <w:lang w:val="en-US"/>
        </w:rPr>
        <w:fldChar w:fldCharType="end"/>
      </w:r>
    </w:p>
    <w:p w14:paraId="26EDBFC8" w14:textId="3FC118DB" w:rsidR="006E073D" w:rsidRDefault="006E073D" w:rsidP="00E4313C"/>
    <w:sectPr w:rsidR="006E073D" w:rsidSect="00FC769D">
      <w:type w:val="continuous"/>
      <w:pgSz w:w="11906" w:h="16838"/>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9018C0" w14:textId="77777777" w:rsidR="00226242" w:rsidRDefault="00226242" w:rsidP="00AC48B3">
      <w:pPr>
        <w:spacing w:after="0" w:line="240" w:lineRule="auto"/>
      </w:pPr>
      <w:r>
        <w:separator/>
      </w:r>
    </w:p>
  </w:endnote>
  <w:endnote w:type="continuationSeparator" w:id="0">
    <w:p w14:paraId="23AE16E6" w14:textId="77777777" w:rsidR="00226242" w:rsidRDefault="00226242" w:rsidP="00AC48B3">
      <w:pPr>
        <w:spacing w:after="0" w:line="240" w:lineRule="auto"/>
      </w:pPr>
      <w:r>
        <w:continuationSeparator/>
      </w:r>
    </w:p>
  </w:endnote>
  <w:endnote w:type="continuationNotice" w:id="1">
    <w:p w14:paraId="70999CE7" w14:textId="77777777" w:rsidR="00226242" w:rsidRDefault="002262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C7D7F" w14:textId="0CFD277B" w:rsidR="00AC48B3" w:rsidRPr="00084364" w:rsidRDefault="00AC48B3" w:rsidP="00AC48B3">
    <w:pPr>
      <w:pStyle w:val="Footer"/>
      <w:jc w:val="right"/>
      <w:rPr>
        <w:color w:val="4472C4" w:themeColor="accen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472C4" w:themeColor="accent1"/>
      </w:rPr>
      <w:id w:val="-1573576318"/>
      <w:docPartObj>
        <w:docPartGallery w:val="Page Numbers (Bottom of Page)"/>
        <w:docPartUnique/>
      </w:docPartObj>
    </w:sdtPr>
    <w:sdtContent>
      <w:p w14:paraId="58D44F79" w14:textId="2E34E99D" w:rsidR="004D22E0" w:rsidRPr="00084364" w:rsidRDefault="004D22E0" w:rsidP="00A0756E">
        <w:pPr>
          <w:pStyle w:val="Footer"/>
          <w:jc w:val="right"/>
          <w:rPr>
            <w:color w:val="4472C4" w:themeColor="accent1"/>
          </w:rPr>
        </w:pPr>
        <w:r w:rsidRPr="00084364">
          <w:rPr>
            <w:color w:val="4472C4" w:themeColor="accent1"/>
          </w:rPr>
          <w:t xml:space="preserve">Page </w:t>
        </w:r>
        <w:r w:rsidRPr="00084364">
          <w:t xml:space="preserve">| </w:t>
        </w:r>
        <w:r w:rsidRPr="00084364">
          <w:rPr>
            <w:color w:val="4472C4" w:themeColor="accent1"/>
          </w:rPr>
          <w:fldChar w:fldCharType="begin"/>
        </w:r>
        <w:r w:rsidRPr="00084364">
          <w:rPr>
            <w:color w:val="4472C4" w:themeColor="accent1"/>
          </w:rPr>
          <w:instrText xml:space="preserve"> PAGE   \* MERGEFORMAT </w:instrText>
        </w:r>
        <w:r w:rsidRPr="00084364">
          <w:rPr>
            <w:color w:val="4472C4" w:themeColor="accent1"/>
          </w:rPr>
          <w:fldChar w:fldCharType="separate"/>
        </w:r>
        <w:r>
          <w:rPr>
            <w:color w:val="4472C4" w:themeColor="accent1"/>
          </w:rPr>
          <w:t>1</w:t>
        </w:r>
        <w:r w:rsidRPr="00084364">
          <w:rPr>
            <w:noProof/>
            <w:color w:val="4472C4" w:themeColor="accent1"/>
          </w:rPr>
          <w:fldChar w:fldCharType="end"/>
        </w:r>
      </w:p>
    </w:sdtContent>
  </w:sdt>
  <w:p w14:paraId="0F1C76C2" w14:textId="77777777" w:rsidR="004D22E0" w:rsidRPr="00084364" w:rsidRDefault="004D22E0" w:rsidP="00A0756E">
    <w:pPr>
      <w:pStyle w:val="Footer"/>
      <w:rPr>
        <w:color w:val="4472C4" w:themeColor="accent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472C4" w:themeColor="accent1"/>
      </w:rPr>
      <w:id w:val="-796601447"/>
      <w:docPartObj>
        <w:docPartGallery w:val="Page Numbers (Bottom of Page)"/>
        <w:docPartUnique/>
      </w:docPartObj>
    </w:sdtPr>
    <w:sdtContent>
      <w:p w14:paraId="716E1E97" w14:textId="77777777" w:rsidR="004D22E0" w:rsidRPr="00084364" w:rsidRDefault="004D22E0" w:rsidP="00A0756E">
        <w:pPr>
          <w:pStyle w:val="Footer"/>
          <w:jc w:val="right"/>
          <w:rPr>
            <w:color w:val="4472C4" w:themeColor="accent1"/>
          </w:rPr>
        </w:pPr>
        <w:r w:rsidRPr="00084364">
          <w:rPr>
            <w:color w:val="4472C4" w:themeColor="accent1"/>
          </w:rPr>
          <w:t xml:space="preserve">Page </w:t>
        </w:r>
        <w:r w:rsidRPr="00084364">
          <w:t xml:space="preserve">| </w:t>
        </w:r>
        <w:r w:rsidRPr="00084364">
          <w:rPr>
            <w:color w:val="4472C4" w:themeColor="accent1"/>
          </w:rPr>
          <w:fldChar w:fldCharType="begin"/>
        </w:r>
        <w:r w:rsidRPr="00084364">
          <w:rPr>
            <w:color w:val="4472C4" w:themeColor="accent1"/>
          </w:rPr>
          <w:instrText xml:space="preserve"> PAGE   \* MERGEFORMAT </w:instrText>
        </w:r>
        <w:r w:rsidRPr="00084364">
          <w:rPr>
            <w:color w:val="4472C4" w:themeColor="accent1"/>
          </w:rPr>
          <w:fldChar w:fldCharType="separate"/>
        </w:r>
        <w:r>
          <w:rPr>
            <w:color w:val="4472C4" w:themeColor="accent1"/>
          </w:rPr>
          <w:t>4</w:t>
        </w:r>
        <w:r w:rsidRPr="00084364">
          <w:rPr>
            <w:noProof/>
            <w:color w:val="4472C4" w:themeColor="accent1"/>
          </w:rPr>
          <w:fldChar w:fldCharType="end"/>
        </w:r>
      </w:p>
    </w:sdtContent>
  </w:sdt>
  <w:p w14:paraId="28988590" w14:textId="77777777" w:rsidR="004D22E0" w:rsidRDefault="004D22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687F7" w14:textId="77777777" w:rsidR="00226242" w:rsidRDefault="00226242" w:rsidP="00AC48B3">
      <w:pPr>
        <w:spacing w:after="0" w:line="240" w:lineRule="auto"/>
      </w:pPr>
      <w:r>
        <w:separator/>
      </w:r>
    </w:p>
  </w:footnote>
  <w:footnote w:type="continuationSeparator" w:id="0">
    <w:p w14:paraId="11ABAF13" w14:textId="77777777" w:rsidR="00226242" w:rsidRDefault="00226242" w:rsidP="00AC48B3">
      <w:pPr>
        <w:spacing w:after="0" w:line="240" w:lineRule="auto"/>
      </w:pPr>
      <w:r>
        <w:continuationSeparator/>
      </w:r>
    </w:p>
  </w:footnote>
  <w:footnote w:type="continuationNotice" w:id="1">
    <w:p w14:paraId="716008B3" w14:textId="77777777" w:rsidR="00226242" w:rsidRDefault="0022624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472C4" w:themeColor="accent1"/>
      </w:rPr>
      <w:alias w:val="Title"/>
      <w:tag w:val=""/>
      <w:id w:val="1116400235"/>
      <w:placeholder>
        <w:docPart w:val="5C560D3595D04593A3223EADA9383C53"/>
      </w:placeholder>
      <w:dataBinding w:prefixMappings="xmlns:ns0='http://purl.org/dc/elements/1.1/' xmlns:ns1='http://schemas.openxmlformats.org/package/2006/metadata/core-properties' " w:xpath="/ns1:coreProperties[1]/ns0:title[1]" w:storeItemID="{6C3C8BC8-F283-45AE-878A-BAB7291924A1}"/>
      <w:text/>
    </w:sdtPr>
    <w:sdtContent>
      <w:p w14:paraId="564C2AAE" w14:textId="6B52310F" w:rsidR="00084364" w:rsidRPr="00084364" w:rsidRDefault="005E1019">
        <w:pPr>
          <w:pStyle w:val="Header"/>
          <w:jc w:val="right"/>
          <w:rPr>
            <w:color w:val="4472C4" w:themeColor="accent1"/>
          </w:rPr>
        </w:pPr>
        <w:r>
          <w:rPr>
            <w:color w:val="4472C4" w:themeColor="accent1"/>
          </w:rPr>
          <w:t>Final Reflection</w:t>
        </w:r>
      </w:p>
    </w:sdtContent>
  </w:sdt>
  <w:p w14:paraId="0E3ABAF6" w14:textId="77777777" w:rsidR="00084364" w:rsidRDefault="000843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472C4" w:themeColor="accent1"/>
      </w:rPr>
      <w:alias w:val="Title"/>
      <w:tag w:val=""/>
      <w:id w:val="-1018005498"/>
      <w:dataBinding w:prefixMappings="xmlns:ns0='http://purl.org/dc/elements/1.1/' xmlns:ns1='http://schemas.openxmlformats.org/package/2006/metadata/core-properties' " w:xpath="/ns1:coreProperties[1]/ns0:title[1]" w:storeItemID="{6C3C8BC8-F283-45AE-878A-BAB7291924A1}"/>
      <w:text/>
    </w:sdtPr>
    <w:sdtContent>
      <w:p w14:paraId="1B777936" w14:textId="57CF9871" w:rsidR="004D22E0" w:rsidRPr="00084364" w:rsidRDefault="005E1019" w:rsidP="00A0756E">
        <w:pPr>
          <w:pStyle w:val="Header"/>
          <w:jc w:val="right"/>
          <w:rPr>
            <w:color w:val="4472C4" w:themeColor="accent1"/>
          </w:rPr>
        </w:pPr>
        <w:r>
          <w:rPr>
            <w:color w:val="4472C4" w:themeColor="accent1"/>
          </w:rPr>
          <w:t>Final Reflection</w:t>
        </w:r>
      </w:p>
    </w:sdtContent>
  </w:sdt>
  <w:p w14:paraId="4B465142" w14:textId="77777777" w:rsidR="004D22E0" w:rsidRDefault="004D22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F2B82"/>
    <w:multiLevelType w:val="multilevel"/>
    <w:tmpl w:val="979E3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FA61A3"/>
    <w:multiLevelType w:val="hybridMultilevel"/>
    <w:tmpl w:val="DD78C7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3446514"/>
    <w:multiLevelType w:val="hybridMultilevel"/>
    <w:tmpl w:val="05A4DF9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039A5B2F"/>
    <w:multiLevelType w:val="hybridMultilevel"/>
    <w:tmpl w:val="B49E7EF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6CB4B83"/>
    <w:multiLevelType w:val="hybridMultilevel"/>
    <w:tmpl w:val="548E2FDC"/>
    <w:lvl w:ilvl="0" w:tplc="E26E42EA">
      <w:start w:val="1"/>
      <w:numFmt w:val="bullet"/>
      <w:lvlText w:val=""/>
      <w:lvlJc w:val="left"/>
      <w:pPr>
        <w:ind w:left="1004" w:hanging="360"/>
      </w:pPr>
      <w:rPr>
        <w:rFonts w:ascii="Symbol" w:hAnsi="Symbol" w:hint="default"/>
        <w:color w:val="4472C4" w:themeColor="accent1"/>
        <w:sz w:val="20"/>
        <w:szCs w:val="18"/>
      </w:rPr>
    </w:lvl>
    <w:lvl w:ilvl="1" w:tplc="14090003" w:tentative="1">
      <w:start w:val="1"/>
      <w:numFmt w:val="bullet"/>
      <w:lvlText w:val="o"/>
      <w:lvlJc w:val="left"/>
      <w:pPr>
        <w:ind w:left="1724" w:hanging="360"/>
      </w:pPr>
      <w:rPr>
        <w:rFonts w:ascii="Courier New" w:hAnsi="Courier New" w:cs="Courier New" w:hint="default"/>
      </w:rPr>
    </w:lvl>
    <w:lvl w:ilvl="2" w:tplc="14090005" w:tentative="1">
      <w:start w:val="1"/>
      <w:numFmt w:val="bullet"/>
      <w:lvlText w:val=""/>
      <w:lvlJc w:val="left"/>
      <w:pPr>
        <w:ind w:left="2444" w:hanging="360"/>
      </w:pPr>
      <w:rPr>
        <w:rFonts w:ascii="Wingdings" w:hAnsi="Wingdings" w:hint="default"/>
      </w:rPr>
    </w:lvl>
    <w:lvl w:ilvl="3" w:tplc="14090001" w:tentative="1">
      <w:start w:val="1"/>
      <w:numFmt w:val="bullet"/>
      <w:lvlText w:val=""/>
      <w:lvlJc w:val="left"/>
      <w:pPr>
        <w:ind w:left="3164" w:hanging="360"/>
      </w:pPr>
      <w:rPr>
        <w:rFonts w:ascii="Symbol" w:hAnsi="Symbol" w:hint="default"/>
      </w:rPr>
    </w:lvl>
    <w:lvl w:ilvl="4" w:tplc="14090003" w:tentative="1">
      <w:start w:val="1"/>
      <w:numFmt w:val="bullet"/>
      <w:lvlText w:val="o"/>
      <w:lvlJc w:val="left"/>
      <w:pPr>
        <w:ind w:left="3884" w:hanging="360"/>
      </w:pPr>
      <w:rPr>
        <w:rFonts w:ascii="Courier New" w:hAnsi="Courier New" w:cs="Courier New" w:hint="default"/>
      </w:rPr>
    </w:lvl>
    <w:lvl w:ilvl="5" w:tplc="14090005" w:tentative="1">
      <w:start w:val="1"/>
      <w:numFmt w:val="bullet"/>
      <w:lvlText w:val=""/>
      <w:lvlJc w:val="left"/>
      <w:pPr>
        <w:ind w:left="4604" w:hanging="360"/>
      </w:pPr>
      <w:rPr>
        <w:rFonts w:ascii="Wingdings" w:hAnsi="Wingdings" w:hint="default"/>
      </w:rPr>
    </w:lvl>
    <w:lvl w:ilvl="6" w:tplc="14090001" w:tentative="1">
      <w:start w:val="1"/>
      <w:numFmt w:val="bullet"/>
      <w:lvlText w:val=""/>
      <w:lvlJc w:val="left"/>
      <w:pPr>
        <w:ind w:left="5324" w:hanging="360"/>
      </w:pPr>
      <w:rPr>
        <w:rFonts w:ascii="Symbol" w:hAnsi="Symbol" w:hint="default"/>
      </w:rPr>
    </w:lvl>
    <w:lvl w:ilvl="7" w:tplc="14090003" w:tentative="1">
      <w:start w:val="1"/>
      <w:numFmt w:val="bullet"/>
      <w:lvlText w:val="o"/>
      <w:lvlJc w:val="left"/>
      <w:pPr>
        <w:ind w:left="6044" w:hanging="360"/>
      </w:pPr>
      <w:rPr>
        <w:rFonts w:ascii="Courier New" w:hAnsi="Courier New" w:cs="Courier New" w:hint="default"/>
      </w:rPr>
    </w:lvl>
    <w:lvl w:ilvl="8" w:tplc="14090005" w:tentative="1">
      <w:start w:val="1"/>
      <w:numFmt w:val="bullet"/>
      <w:lvlText w:val=""/>
      <w:lvlJc w:val="left"/>
      <w:pPr>
        <w:ind w:left="6764" w:hanging="360"/>
      </w:pPr>
      <w:rPr>
        <w:rFonts w:ascii="Wingdings" w:hAnsi="Wingdings" w:hint="default"/>
      </w:rPr>
    </w:lvl>
  </w:abstractNum>
  <w:abstractNum w:abstractNumId="5" w15:restartNumberingAfterBreak="0">
    <w:nsid w:val="0D2028D8"/>
    <w:multiLevelType w:val="hybridMultilevel"/>
    <w:tmpl w:val="3FB452B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0DDF60C4"/>
    <w:multiLevelType w:val="hybridMultilevel"/>
    <w:tmpl w:val="263E94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E6C727D"/>
    <w:multiLevelType w:val="multilevel"/>
    <w:tmpl w:val="FC06F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781636"/>
    <w:multiLevelType w:val="hybridMultilevel"/>
    <w:tmpl w:val="97AE83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4025408"/>
    <w:multiLevelType w:val="multilevel"/>
    <w:tmpl w:val="F5D466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5F0E28"/>
    <w:multiLevelType w:val="multilevel"/>
    <w:tmpl w:val="87DCA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B34DC8"/>
    <w:multiLevelType w:val="multilevel"/>
    <w:tmpl w:val="68EA7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016CF8"/>
    <w:multiLevelType w:val="hybridMultilevel"/>
    <w:tmpl w:val="7CF0A8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D0C0798"/>
    <w:multiLevelType w:val="hybridMultilevel"/>
    <w:tmpl w:val="283E5CE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2E693382"/>
    <w:multiLevelType w:val="hybridMultilevel"/>
    <w:tmpl w:val="6C6A88B4"/>
    <w:lvl w:ilvl="0" w:tplc="E26E42EA">
      <w:start w:val="1"/>
      <w:numFmt w:val="bullet"/>
      <w:lvlText w:val=""/>
      <w:lvlJc w:val="left"/>
      <w:pPr>
        <w:ind w:left="1080" w:hanging="360"/>
      </w:pPr>
      <w:rPr>
        <w:rFonts w:ascii="Symbol" w:hAnsi="Symbol" w:hint="default"/>
        <w:color w:val="4472C4" w:themeColor="accent1"/>
        <w:sz w:val="20"/>
        <w:szCs w:val="18"/>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5" w15:restartNumberingAfterBreak="0">
    <w:nsid w:val="32F10495"/>
    <w:multiLevelType w:val="hybridMultilevel"/>
    <w:tmpl w:val="D66442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369F399C"/>
    <w:multiLevelType w:val="hybridMultilevel"/>
    <w:tmpl w:val="9824199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8B81C49"/>
    <w:multiLevelType w:val="hybridMultilevel"/>
    <w:tmpl w:val="A3603B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A4D59CB"/>
    <w:multiLevelType w:val="hybridMultilevel"/>
    <w:tmpl w:val="5B1CB0BA"/>
    <w:lvl w:ilvl="0" w:tplc="7C2ACEC6">
      <w:start w:val="1"/>
      <w:numFmt w:val="decimal"/>
      <w:lvlText w:val="%1."/>
      <w:lvlJc w:val="left"/>
      <w:pPr>
        <w:ind w:left="360" w:hanging="360"/>
      </w:pPr>
      <w:rPr>
        <w:color w:val="4472C4" w:themeColor="accent1"/>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9" w15:restartNumberingAfterBreak="0">
    <w:nsid w:val="3E923124"/>
    <w:multiLevelType w:val="multilevel"/>
    <w:tmpl w:val="D22EA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EB84E2E"/>
    <w:multiLevelType w:val="hybridMultilevel"/>
    <w:tmpl w:val="11FE79E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3F3D3EB9"/>
    <w:multiLevelType w:val="hybridMultilevel"/>
    <w:tmpl w:val="1B725E38"/>
    <w:lvl w:ilvl="0" w:tplc="14090001">
      <w:start w:val="1"/>
      <w:numFmt w:val="bullet"/>
      <w:lvlText w:val=""/>
      <w:lvlJc w:val="left"/>
      <w:pPr>
        <w:ind w:left="770" w:hanging="360"/>
      </w:pPr>
      <w:rPr>
        <w:rFonts w:ascii="Symbol" w:hAnsi="Symbol" w:hint="default"/>
      </w:rPr>
    </w:lvl>
    <w:lvl w:ilvl="1" w:tplc="14090003" w:tentative="1">
      <w:start w:val="1"/>
      <w:numFmt w:val="bullet"/>
      <w:lvlText w:val="o"/>
      <w:lvlJc w:val="left"/>
      <w:pPr>
        <w:ind w:left="1490" w:hanging="360"/>
      </w:pPr>
      <w:rPr>
        <w:rFonts w:ascii="Courier New" w:hAnsi="Courier New" w:cs="Courier New" w:hint="default"/>
      </w:rPr>
    </w:lvl>
    <w:lvl w:ilvl="2" w:tplc="14090005" w:tentative="1">
      <w:start w:val="1"/>
      <w:numFmt w:val="bullet"/>
      <w:lvlText w:val=""/>
      <w:lvlJc w:val="left"/>
      <w:pPr>
        <w:ind w:left="2210" w:hanging="360"/>
      </w:pPr>
      <w:rPr>
        <w:rFonts w:ascii="Wingdings" w:hAnsi="Wingdings" w:hint="default"/>
      </w:rPr>
    </w:lvl>
    <w:lvl w:ilvl="3" w:tplc="14090001" w:tentative="1">
      <w:start w:val="1"/>
      <w:numFmt w:val="bullet"/>
      <w:lvlText w:val=""/>
      <w:lvlJc w:val="left"/>
      <w:pPr>
        <w:ind w:left="2930" w:hanging="360"/>
      </w:pPr>
      <w:rPr>
        <w:rFonts w:ascii="Symbol" w:hAnsi="Symbol" w:hint="default"/>
      </w:rPr>
    </w:lvl>
    <w:lvl w:ilvl="4" w:tplc="14090003" w:tentative="1">
      <w:start w:val="1"/>
      <w:numFmt w:val="bullet"/>
      <w:lvlText w:val="o"/>
      <w:lvlJc w:val="left"/>
      <w:pPr>
        <w:ind w:left="3650" w:hanging="360"/>
      </w:pPr>
      <w:rPr>
        <w:rFonts w:ascii="Courier New" w:hAnsi="Courier New" w:cs="Courier New" w:hint="default"/>
      </w:rPr>
    </w:lvl>
    <w:lvl w:ilvl="5" w:tplc="14090005" w:tentative="1">
      <w:start w:val="1"/>
      <w:numFmt w:val="bullet"/>
      <w:lvlText w:val=""/>
      <w:lvlJc w:val="left"/>
      <w:pPr>
        <w:ind w:left="4370" w:hanging="360"/>
      </w:pPr>
      <w:rPr>
        <w:rFonts w:ascii="Wingdings" w:hAnsi="Wingdings" w:hint="default"/>
      </w:rPr>
    </w:lvl>
    <w:lvl w:ilvl="6" w:tplc="14090001" w:tentative="1">
      <w:start w:val="1"/>
      <w:numFmt w:val="bullet"/>
      <w:lvlText w:val=""/>
      <w:lvlJc w:val="left"/>
      <w:pPr>
        <w:ind w:left="5090" w:hanging="360"/>
      </w:pPr>
      <w:rPr>
        <w:rFonts w:ascii="Symbol" w:hAnsi="Symbol" w:hint="default"/>
      </w:rPr>
    </w:lvl>
    <w:lvl w:ilvl="7" w:tplc="14090003" w:tentative="1">
      <w:start w:val="1"/>
      <w:numFmt w:val="bullet"/>
      <w:lvlText w:val="o"/>
      <w:lvlJc w:val="left"/>
      <w:pPr>
        <w:ind w:left="5810" w:hanging="360"/>
      </w:pPr>
      <w:rPr>
        <w:rFonts w:ascii="Courier New" w:hAnsi="Courier New" w:cs="Courier New" w:hint="default"/>
      </w:rPr>
    </w:lvl>
    <w:lvl w:ilvl="8" w:tplc="14090005" w:tentative="1">
      <w:start w:val="1"/>
      <w:numFmt w:val="bullet"/>
      <w:lvlText w:val=""/>
      <w:lvlJc w:val="left"/>
      <w:pPr>
        <w:ind w:left="6530" w:hanging="360"/>
      </w:pPr>
      <w:rPr>
        <w:rFonts w:ascii="Wingdings" w:hAnsi="Wingdings" w:hint="default"/>
      </w:rPr>
    </w:lvl>
  </w:abstractNum>
  <w:abstractNum w:abstractNumId="22" w15:restartNumberingAfterBreak="0">
    <w:nsid w:val="44AD5AE7"/>
    <w:multiLevelType w:val="hybridMultilevel"/>
    <w:tmpl w:val="45286CD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46C008B2"/>
    <w:multiLevelType w:val="hybridMultilevel"/>
    <w:tmpl w:val="731EB1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B0543AD"/>
    <w:multiLevelType w:val="multilevel"/>
    <w:tmpl w:val="04663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40E5E52"/>
    <w:multiLevelType w:val="hybridMultilevel"/>
    <w:tmpl w:val="9514914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587F43E1"/>
    <w:multiLevelType w:val="hybridMultilevel"/>
    <w:tmpl w:val="D9729B52"/>
    <w:lvl w:ilvl="0" w:tplc="14090001">
      <w:start w:val="1"/>
      <w:numFmt w:val="bullet"/>
      <w:lvlText w:val=""/>
      <w:lvlJc w:val="left"/>
      <w:pPr>
        <w:ind w:left="360" w:hanging="360"/>
      </w:pPr>
      <w:rPr>
        <w:rFonts w:ascii="Symbol" w:hAnsi="Symbol" w:hint="default"/>
        <w:color w:val="4472C4" w:themeColor="accent1"/>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590262B3"/>
    <w:multiLevelType w:val="multilevel"/>
    <w:tmpl w:val="6A5E2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A621C03"/>
    <w:multiLevelType w:val="hybridMultilevel"/>
    <w:tmpl w:val="87A8B22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5DE60C37"/>
    <w:multiLevelType w:val="hybridMultilevel"/>
    <w:tmpl w:val="B91AA10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614A165E"/>
    <w:multiLevelType w:val="hybridMultilevel"/>
    <w:tmpl w:val="6BD8D46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643D4022"/>
    <w:multiLevelType w:val="hybridMultilevel"/>
    <w:tmpl w:val="10EC91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69244B25"/>
    <w:multiLevelType w:val="multilevel"/>
    <w:tmpl w:val="348E73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0151EE7"/>
    <w:multiLevelType w:val="hybridMultilevel"/>
    <w:tmpl w:val="678A86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70984207"/>
    <w:multiLevelType w:val="hybridMultilevel"/>
    <w:tmpl w:val="858E3FEC"/>
    <w:lvl w:ilvl="0" w:tplc="E26E42EA">
      <w:start w:val="1"/>
      <w:numFmt w:val="bullet"/>
      <w:lvlText w:val=""/>
      <w:lvlJc w:val="left"/>
      <w:pPr>
        <w:ind w:left="720" w:hanging="360"/>
      </w:pPr>
      <w:rPr>
        <w:rFonts w:ascii="Symbol" w:hAnsi="Symbol" w:hint="default"/>
        <w:color w:val="4472C4" w:themeColor="accent1"/>
        <w:sz w:val="20"/>
        <w:szCs w:val="18"/>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5" w15:restartNumberingAfterBreak="0">
    <w:nsid w:val="72365CA0"/>
    <w:multiLevelType w:val="hybridMultilevel"/>
    <w:tmpl w:val="4F6693E4"/>
    <w:lvl w:ilvl="0" w:tplc="30FCA6E0">
      <w:start w:val="1"/>
      <w:numFmt w:val="decimal"/>
      <w:lvlText w:val="%1."/>
      <w:lvlJc w:val="left"/>
      <w:pPr>
        <w:ind w:left="720" w:hanging="360"/>
      </w:pPr>
      <w:rPr>
        <w:color w:val="4472C4" w:themeColor="accent1"/>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15:restartNumberingAfterBreak="0">
    <w:nsid w:val="74036012"/>
    <w:multiLevelType w:val="hybridMultilevel"/>
    <w:tmpl w:val="CCCC48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74577A8C"/>
    <w:multiLevelType w:val="hybridMultilevel"/>
    <w:tmpl w:val="3C329E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091782833">
    <w:abstractNumId w:val="34"/>
  </w:num>
  <w:num w:numId="2" w16cid:durableId="1090926872">
    <w:abstractNumId w:val="4"/>
  </w:num>
  <w:num w:numId="3" w16cid:durableId="395202676">
    <w:abstractNumId w:val="14"/>
  </w:num>
  <w:num w:numId="4" w16cid:durableId="1144155609">
    <w:abstractNumId w:val="32"/>
  </w:num>
  <w:num w:numId="5" w16cid:durableId="822432439">
    <w:abstractNumId w:val="5"/>
  </w:num>
  <w:num w:numId="6" w16cid:durableId="33389319">
    <w:abstractNumId w:val="6"/>
  </w:num>
  <w:num w:numId="7" w16cid:durableId="1087533350">
    <w:abstractNumId w:val="1"/>
  </w:num>
  <w:num w:numId="8" w16cid:durableId="1829251399">
    <w:abstractNumId w:val="25"/>
  </w:num>
  <w:num w:numId="9" w16cid:durableId="526211237">
    <w:abstractNumId w:val="33"/>
  </w:num>
  <w:num w:numId="10" w16cid:durableId="144317073">
    <w:abstractNumId w:val="30"/>
  </w:num>
  <w:num w:numId="11" w16cid:durableId="310721604">
    <w:abstractNumId w:val="17"/>
  </w:num>
  <w:num w:numId="12" w16cid:durableId="1652901072">
    <w:abstractNumId w:val="8"/>
  </w:num>
  <w:num w:numId="13" w16cid:durableId="1042439597">
    <w:abstractNumId w:val="37"/>
  </w:num>
  <w:num w:numId="14" w16cid:durableId="1386370753">
    <w:abstractNumId w:val="31"/>
  </w:num>
  <w:num w:numId="15" w16cid:durableId="1676684027">
    <w:abstractNumId w:val="12"/>
  </w:num>
  <w:num w:numId="16" w16cid:durableId="2035955570">
    <w:abstractNumId w:val="21"/>
  </w:num>
  <w:num w:numId="17" w16cid:durableId="53704102">
    <w:abstractNumId w:val="20"/>
  </w:num>
  <w:num w:numId="18" w16cid:durableId="942877293">
    <w:abstractNumId w:val="28"/>
  </w:num>
  <w:num w:numId="19" w16cid:durableId="277227235">
    <w:abstractNumId w:val="18"/>
  </w:num>
  <w:num w:numId="20" w16cid:durableId="1409502653">
    <w:abstractNumId w:val="3"/>
  </w:num>
  <w:num w:numId="21" w16cid:durableId="1594510987">
    <w:abstractNumId w:val="26"/>
  </w:num>
  <w:num w:numId="22" w16cid:durableId="38013101">
    <w:abstractNumId w:val="35"/>
  </w:num>
  <w:num w:numId="23" w16cid:durableId="1490945085">
    <w:abstractNumId w:val="10"/>
  </w:num>
  <w:num w:numId="24" w16cid:durableId="1442337694">
    <w:abstractNumId w:val="27"/>
  </w:num>
  <w:num w:numId="25" w16cid:durableId="1807813086">
    <w:abstractNumId w:val="11"/>
  </w:num>
  <w:num w:numId="26" w16cid:durableId="595600883">
    <w:abstractNumId w:val="19"/>
  </w:num>
  <w:num w:numId="27" w16cid:durableId="1955863758">
    <w:abstractNumId w:val="7"/>
  </w:num>
  <w:num w:numId="28" w16cid:durableId="119301570">
    <w:abstractNumId w:val="24"/>
  </w:num>
  <w:num w:numId="29" w16cid:durableId="1337617157">
    <w:abstractNumId w:val="0"/>
  </w:num>
  <w:num w:numId="30" w16cid:durableId="1024592533">
    <w:abstractNumId w:val="9"/>
  </w:num>
  <w:num w:numId="31" w16cid:durableId="568153602">
    <w:abstractNumId w:val="23"/>
  </w:num>
  <w:num w:numId="32" w16cid:durableId="34892308">
    <w:abstractNumId w:val="29"/>
  </w:num>
  <w:num w:numId="33" w16cid:durableId="1368526214">
    <w:abstractNumId w:val="2"/>
  </w:num>
  <w:num w:numId="34" w16cid:durableId="635338070">
    <w:abstractNumId w:val="15"/>
  </w:num>
  <w:num w:numId="35" w16cid:durableId="1859393772">
    <w:abstractNumId w:val="22"/>
  </w:num>
  <w:num w:numId="36" w16cid:durableId="96995181">
    <w:abstractNumId w:val="13"/>
  </w:num>
  <w:num w:numId="37" w16cid:durableId="409084751">
    <w:abstractNumId w:val="16"/>
  </w:num>
  <w:num w:numId="38" w16cid:durableId="1989244001">
    <w:abstractNumId w:val="3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E00"/>
    <w:rsid w:val="0000035B"/>
    <w:rsid w:val="00000C16"/>
    <w:rsid w:val="00001B1D"/>
    <w:rsid w:val="00002095"/>
    <w:rsid w:val="00002E2A"/>
    <w:rsid w:val="00003CAF"/>
    <w:rsid w:val="0000459A"/>
    <w:rsid w:val="000077CB"/>
    <w:rsid w:val="00010CBE"/>
    <w:rsid w:val="00012BE5"/>
    <w:rsid w:val="0001312E"/>
    <w:rsid w:val="00013731"/>
    <w:rsid w:val="0001666B"/>
    <w:rsid w:val="00016FAD"/>
    <w:rsid w:val="00022C13"/>
    <w:rsid w:val="00026E76"/>
    <w:rsid w:val="0003279A"/>
    <w:rsid w:val="0003362A"/>
    <w:rsid w:val="0004145F"/>
    <w:rsid w:val="00041513"/>
    <w:rsid w:val="00043243"/>
    <w:rsid w:val="00044511"/>
    <w:rsid w:val="00045104"/>
    <w:rsid w:val="0004510D"/>
    <w:rsid w:val="00053A87"/>
    <w:rsid w:val="00053B84"/>
    <w:rsid w:val="00053D1E"/>
    <w:rsid w:val="00055D85"/>
    <w:rsid w:val="00060282"/>
    <w:rsid w:val="00061ADB"/>
    <w:rsid w:val="00063C7C"/>
    <w:rsid w:val="00067444"/>
    <w:rsid w:val="00071108"/>
    <w:rsid w:val="00071B54"/>
    <w:rsid w:val="00073290"/>
    <w:rsid w:val="00075AEE"/>
    <w:rsid w:val="0007781F"/>
    <w:rsid w:val="000821AF"/>
    <w:rsid w:val="00083938"/>
    <w:rsid w:val="00084364"/>
    <w:rsid w:val="00084404"/>
    <w:rsid w:val="00090CE0"/>
    <w:rsid w:val="00092746"/>
    <w:rsid w:val="00092B5B"/>
    <w:rsid w:val="00093341"/>
    <w:rsid w:val="000939BF"/>
    <w:rsid w:val="00093C28"/>
    <w:rsid w:val="00097EF2"/>
    <w:rsid w:val="000A05DD"/>
    <w:rsid w:val="000A1526"/>
    <w:rsid w:val="000A37AC"/>
    <w:rsid w:val="000A3A66"/>
    <w:rsid w:val="000A4481"/>
    <w:rsid w:val="000A5726"/>
    <w:rsid w:val="000B0E3E"/>
    <w:rsid w:val="000B24E5"/>
    <w:rsid w:val="000B4616"/>
    <w:rsid w:val="000B642A"/>
    <w:rsid w:val="000C0C13"/>
    <w:rsid w:val="000C1BFB"/>
    <w:rsid w:val="000C24F4"/>
    <w:rsid w:val="000C2885"/>
    <w:rsid w:val="000C3BB6"/>
    <w:rsid w:val="000C6549"/>
    <w:rsid w:val="000C759F"/>
    <w:rsid w:val="000D00D9"/>
    <w:rsid w:val="000D0BB1"/>
    <w:rsid w:val="000D2731"/>
    <w:rsid w:val="000D29BF"/>
    <w:rsid w:val="000D309E"/>
    <w:rsid w:val="000D3C9E"/>
    <w:rsid w:val="000D562A"/>
    <w:rsid w:val="000D5A52"/>
    <w:rsid w:val="000D60C0"/>
    <w:rsid w:val="000E0629"/>
    <w:rsid w:val="000E145E"/>
    <w:rsid w:val="000E328A"/>
    <w:rsid w:val="000E6D7E"/>
    <w:rsid w:val="000F1224"/>
    <w:rsid w:val="000F184D"/>
    <w:rsid w:val="000F313E"/>
    <w:rsid w:val="000F43F7"/>
    <w:rsid w:val="000F4C22"/>
    <w:rsid w:val="000F5BB3"/>
    <w:rsid w:val="000F6AAA"/>
    <w:rsid w:val="000F7BE6"/>
    <w:rsid w:val="00100624"/>
    <w:rsid w:val="0010172E"/>
    <w:rsid w:val="0010203E"/>
    <w:rsid w:val="0010229B"/>
    <w:rsid w:val="00103196"/>
    <w:rsid w:val="0010622D"/>
    <w:rsid w:val="00111D7E"/>
    <w:rsid w:val="00112935"/>
    <w:rsid w:val="00120D89"/>
    <w:rsid w:val="00121F04"/>
    <w:rsid w:val="00123065"/>
    <w:rsid w:val="00123670"/>
    <w:rsid w:val="001246E5"/>
    <w:rsid w:val="00124AF2"/>
    <w:rsid w:val="001254F2"/>
    <w:rsid w:val="00126B47"/>
    <w:rsid w:val="00130E8D"/>
    <w:rsid w:val="0013459B"/>
    <w:rsid w:val="00137A76"/>
    <w:rsid w:val="001437C2"/>
    <w:rsid w:val="00144F1B"/>
    <w:rsid w:val="00145605"/>
    <w:rsid w:val="00146E84"/>
    <w:rsid w:val="00150A70"/>
    <w:rsid w:val="001543F3"/>
    <w:rsid w:val="001559E6"/>
    <w:rsid w:val="00156D1B"/>
    <w:rsid w:val="00156D2A"/>
    <w:rsid w:val="00157080"/>
    <w:rsid w:val="0016051E"/>
    <w:rsid w:val="00160C5E"/>
    <w:rsid w:val="00165FDC"/>
    <w:rsid w:val="001670C7"/>
    <w:rsid w:val="00171E34"/>
    <w:rsid w:val="001729BF"/>
    <w:rsid w:val="00173300"/>
    <w:rsid w:val="001748C7"/>
    <w:rsid w:val="00176C5E"/>
    <w:rsid w:val="00176DC6"/>
    <w:rsid w:val="00183A17"/>
    <w:rsid w:val="00191054"/>
    <w:rsid w:val="00191D1A"/>
    <w:rsid w:val="00191DC6"/>
    <w:rsid w:val="00192502"/>
    <w:rsid w:val="001938F8"/>
    <w:rsid w:val="001956B5"/>
    <w:rsid w:val="00196209"/>
    <w:rsid w:val="001963EA"/>
    <w:rsid w:val="0019754D"/>
    <w:rsid w:val="00197D15"/>
    <w:rsid w:val="001A2DA3"/>
    <w:rsid w:val="001A563B"/>
    <w:rsid w:val="001A7418"/>
    <w:rsid w:val="001B1DDB"/>
    <w:rsid w:val="001B683C"/>
    <w:rsid w:val="001B716B"/>
    <w:rsid w:val="001B7E0F"/>
    <w:rsid w:val="001C25AC"/>
    <w:rsid w:val="001C3C06"/>
    <w:rsid w:val="001C6F55"/>
    <w:rsid w:val="001C7023"/>
    <w:rsid w:val="001D0952"/>
    <w:rsid w:val="001D11C4"/>
    <w:rsid w:val="001D1F11"/>
    <w:rsid w:val="001D2199"/>
    <w:rsid w:val="001D3181"/>
    <w:rsid w:val="001D4BD7"/>
    <w:rsid w:val="001D5B48"/>
    <w:rsid w:val="001E280D"/>
    <w:rsid w:val="001E3541"/>
    <w:rsid w:val="001E61B3"/>
    <w:rsid w:val="001F1298"/>
    <w:rsid w:val="001F3329"/>
    <w:rsid w:val="001F6B5A"/>
    <w:rsid w:val="001F72B5"/>
    <w:rsid w:val="001F7DD7"/>
    <w:rsid w:val="00203B93"/>
    <w:rsid w:val="00204703"/>
    <w:rsid w:val="002067BE"/>
    <w:rsid w:val="00210CFF"/>
    <w:rsid w:val="0021217F"/>
    <w:rsid w:val="0021363E"/>
    <w:rsid w:val="00213C08"/>
    <w:rsid w:val="00217140"/>
    <w:rsid w:val="00225606"/>
    <w:rsid w:val="00225EDF"/>
    <w:rsid w:val="00226242"/>
    <w:rsid w:val="0022652A"/>
    <w:rsid w:val="00227996"/>
    <w:rsid w:val="00230888"/>
    <w:rsid w:val="00230EBE"/>
    <w:rsid w:val="00231F35"/>
    <w:rsid w:val="00231FE1"/>
    <w:rsid w:val="00232118"/>
    <w:rsid w:val="00233A2A"/>
    <w:rsid w:val="002405EA"/>
    <w:rsid w:val="00242459"/>
    <w:rsid w:val="0024310A"/>
    <w:rsid w:val="00244546"/>
    <w:rsid w:val="00245917"/>
    <w:rsid w:val="002460A1"/>
    <w:rsid w:val="00246528"/>
    <w:rsid w:val="00247C1B"/>
    <w:rsid w:val="00253F17"/>
    <w:rsid w:val="00254425"/>
    <w:rsid w:val="00254463"/>
    <w:rsid w:val="0025471B"/>
    <w:rsid w:val="00255F76"/>
    <w:rsid w:val="002569B8"/>
    <w:rsid w:val="00256BC0"/>
    <w:rsid w:val="00261F01"/>
    <w:rsid w:val="00262CC9"/>
    <w:rsid w:val="00263A2F"/>
    <w:rsid w:val="00264486"/>
    <w:rsid w:val="00266DBB"/>
    <w:rsid w:val="002675D7"/>
    <w:rsid w:val="0027474E"/>
    <w:rsid w:val="00274B64"/>
    <w:rsid w:val="00275429"/>
    <w:rsid w:val="002768E0"/>
    <w:rsid w:val="00281C96"/>
    <w:rsid w:val="00282B18"/>
    <w:rsid w:val="00284846"/>
    <w:rsid w:val="002850F9"/>
    <w:rsid w:val="00285265"/>
    <w:rsid w:val="00285859"/>
    <w:rsid w:val="00285A97"/>
    <w:rsid w:val="00287EBB"/>
    <w:rsid w:val="00290032"/>
    <w:rsid w:val="002907D0"/>
    <w:rsid w:val="00291AA3"/>
    <w:rsid w:val="00294291"/>
    <w:rsid w:val="00294C25"/>
    <w:rsid w:val="00294EDA"/>
    <w:rsid w:val="002959FB"/>
    <w:rsid w:val="002970CF"/>
    <w:rsid w:val="00297122"/>
    <w:rsid w:val="002A089B"/>
    <w:rsid w:val="002A1A4D"/>
    <w:rsid w:val="002A29C1"/>
    <w:rsid w:val="002A2AD0"/>
    <w:rsid w:val="002A3B38"/>
    <w:rsid w:val="002A4E10"/>
    <w:rsid w:val="002B1BC7"/>
    <w:rsid w:val="002B49C9"/>
    <w:rsid w:val="002B62A4"/>
    <w:rsid w:val="002B68D0"/>
    <w:rsid w:val="002B6A4E"/>
    <w:rsid w:val="002C1D8F"/>
    <w:rsid w:val="002C346A"/>
    <w:rsid w:val="002C7156"/>
    <w:rsid w:val="002D0B2F"/>
    <w:rsid w:val="002D26C2"/>
    <w:rsid w:val="002D28D3"/>
    <w:rsid w:val="002D293A"/>
    <w:rsid w:val="002D66A6"/>
    <w:rsid w:val="002D7B80"/>
    <w:rsid w:val="002E0241"/>
    <w:rsid w:val="002E086D"/>
    <w:rsid w:val="002E510F"/>
    <w:rsid w:val="002E5145"/>
    <w:rsid w:val="002E76CB"/>
    <w:rsid w:val="002E76FB"/>
    <w:rsid w:val="002E7956"/>
    <w:rsid w:val="002F5AB4"/>
    <w:rsid w:val="00303560"/>
    <w:rsid w:val="00303C17"/>
    <w:rsid w:val="00306B73"/>
    <w:rsid w:val="00307979"/>
    <w:rsid w:val="00307D0C"/>
    <w:rsid w:val="00307F83"/>
    <w:rsid w:val="003147B0"/>
    <w:rsid w:val="00317EA6"/>
    <w:rsid w:val="00320375"/>
    <w:rsid w:val="0032099D"/>
    <w:rsid w:val="00324BC4"/>
    <w:rsid w:val="00324E07"/>
    <w:rsid w:val="00332C50"/>
    <w:rsid w:val="00335349"/>
    <w:rsid w:val="00337002"/>
    <w:rsid w:val="0033766C"/>
    <w:rsid w:val="00341F38"/>
    <w:rsid w:val="00345332"/>
    <w:rsid w:val="003505F2"/>
    <w:rsid w:val="00350D58"/>
    <w:rsid w:val="00352F2F"/>
    <w:rsid w:val="00357AF0"/>
    <w:rsid w:val="00357F38"/>
    <w:rsid w:val="00362156"/>
    <w:rsid w:val="0036473C"/>
    <w:rsid w:val="00367C3F"/>
    <w:rsid w:val="00370786"/>
    <w:rsid w:val="00371262"/>
    <w:rsid w:val="003737AB"/>
    <w:rsid w:val="00373F45"/>
    <w:rsid w:val="00374B15"/>
    <w:rsid w:val="0037662B"/>
    <w:rsid w:val="003773F8"/>
    <w:rsid w:val="00380405"/>
    <w:rsid w:val="00380FF5"/>
    <w:rsid w:val="00381182"/>
    <w:rsid w:val="00381CC7"/>
    <w:rsid w:val="00387291"/>
    <w:rsid w:val="003906AB"/>
    <w:rsid w:val="003906D2"/>
    <w:rsid w:val="00391724"/>
    <w:rsid w:val="003945DB"/>
    <w:rsid w:val="00394B03"/>
    <w:rsid w:val="003966C3"/>
    <w:rsid w:val="00396938"/>
    <w:rsid w:val="00396C1A"/>
    <w:rsid w:val="003A13AD"/>
    <w:rsid w:val="003A3C62"/>
    <w:rsid w:val="003A5FBF"/>
    <w:rsid w:val="003A5FF8"/>
    <w:rsid w:val="003A6058"/>
    <w:rsid w:val="003B1672"/>
    <w:rsid w:val="003B26F4"/>
    <w:rsid w:val="003B3C61"/>
    <w:rsid w:val="003D119A"/>
    <w:rsid w:val="003D12C5"/>
    <w:rsid w:val="003D41B8"/>
    <w:rsid w:val="003D4FBE"/>
    <w:rsid w:val="003D6535"/>
    <w:rsid w:val="003D692A"/>
    <w:rsid w:val="003D7912"/>
    <w:rsid w:val="003D7B03"/>
    <w:rsid w:val="003E00B3"/>
    <w:rsid w:val="003E18C0"/>
    <w:rsid w:val="003E53E9"/>
    <w:rsid w:val="003E5A40"/>
    <w:rsid w:val="003E6552"/>
    <w:rsid w:val="003E71DE"/>
    <w:rsid w:val="003F1485"/>
    <w:rsid w:val="003F2C0D"/>
    <w:rsid w:val="003F4015"/>
    <w:rsid w:val="003F554B"/>
    <w:rsid w:val="003F639C"/>
    <w:rsid w:val="003F6509"/>
    <w:rsid w:val="00400571"/>
    <w:rsid w:val="00400E39"/>
    <w:rsid w:val="00401834"/>
    <w:rsid w:val="00401EE4"/>
    <w:rsid w:val="00405F58"/>
    <w:rsid w:val="00406380"/>
    <w:rsid w:val="0041026E"/>
    <w:rsid w:val="00411126"/>
    <w:rsid w:val="0041147A"/>
    <w:rsid w:val="00411E4D"/>
    <w:rsid w:val="0041318B"/>
    <w:rsid w:val="00413905"/>
    <w:rsid w:val="004150CC"/>
    <w:rsid w:val="004205B6"/>
    <w:rsid w:val="004214DA"/>
    <w:rsid w:val="004223EA"/>
    <w:rsid w:val="0042335B"/>
    <w:rsid w:val="004261B4"/>
    <w:rsid w:val="004274B0"/>
    <w:rsid w:val="00431682"/>
    <w:rsid w:val="00431FED"/>
    <w:rsid w:val="00432045"/>
    <w:rsid w:val="00433C28"/>
    <w:rsid w:val="004400AF"/>
    <w:rsid w:val="0044011A"/>
    <w:rsid w:val="00440146"/>
    <w:rsid w:val="004402F4"/>
    <w:rsid w:val="00441431"/>
    <w:rsid w:val="00441B72"/>
    <w:rsid w:val="00442FD8"/>
    <w:rsid w:val="00443834"/>
    <w:rsid w:val="004451EF"/>
    <w:rsid w:val="00446885"/>
    <w:rsid w:val="0044761E"/>
    <w:rsid w:val="004504CA"/>
    <w:rsid w:val="00450C92"/>
    <w:rsid w:val="00450EA6"/>
    <w:rsid w:val="00450ED3"/>
    <w:rsid w:val="00451101"/>
    <w:rsid w:val="004520D7"/>
    <w:rsid w:val="00454015"/>
    <w:rsid w:val="0045514B"/>
    <w:rsid w:val="00455735"/>
    <w:rsid w:val="00455E0B"/>
    <w:rsid w:val="00456BFE"/>
    <w:rsid w:val="00457362"/>
    <w:rsid w:val="00457786"/>
    <w:rsid w:val="00457DC3"/>
    <w:rsid w:val="00467BAD"/>
    <w:rsid w:val="00467FDE"/>
    <w:rsid w:val="00472621"/>
    <w:rsid w:val="0047392B"/>
    <w:rsid w:val="004742A2"/>
    <w:rsid w:val="00474BD0"/>
    <w:rsid w:val="004764E8"/>
    <w:rsid w:val="00481A22"/>
    <w:rsid w:val="00481C98"/>
    <w:rsid w:val="004826A0"/>
    <w:rsid w:val="00482A5A"/>
    <w:rsid w:val="00482CE9"/>
    <w:rsid w:val="00487284"/>
    <w:rsid w:val="00491726"/>
    <w:rsid w:val="00491E74"/>
    <w:rsid w:val="00492AEA"/>
    <w:rsid w:val="00492B87"/>
    <w:rsid w:val="00494DB5"/>
    <w:rsid w:val="00495B8D"/>
    <w:rsid w:val="0049658A"/>
    <w:rsid w:val="00497964"/>
    <w:rsid w:val="00497F7F"/>
    <w:rsid w:val="004A0EFC"/>
    <w:rsid w:val="004A135E"/>
    <w:rsid w:val="004A282F"/>
    <w:rsid w:val="004A33E1"/>
    <w:rsid w:val="004A48CE"/>
    <w:rsid w:val="004A6359"/>
    <w:rsid w:val="004B20F3"/>
    <w:rsid w:val="004B365F"/>
    <w:rsid w:val="004B6235"/>
    <w:rsid w:val="004B6AD3"/>
    <w:rsid w:val="004B7217"/>
    <w:rsid w:val="004B7C59"/>
    <w:rsid w:val="004C3FBD"/>
    <w:rsid w:val="004C4BD3"/>
    <w:rsid w:val="004C4C5A"/>
    <w:rsid w:val="004C5726"/>
    <w:rsid w:val="004C6270"/>
    <w:rsid w:val="004C7189"/>
    <w:rsid w:val="004C7944"/>
    <w:rsid w:val="004D22E0"/>
    <w:rsid w:val="004D43C8"/>
    <w:rsid w:val="004D6C32"/>
    <w:rsid w:val="004D7A4D"/>
    <w:rsid w:val="004E2E68"/>
    <w:rsid w:val="004E4F4E"/>
    <w:rsid w:val="004E521C"/>
    <w:rsid w:val="004E52D9"/>
    <w:rsid w:val="004E7194"/>
    <w:rsid w:val="004E7D87"/>
    <w:rsid w:val="004F00CA"/>
    <w:rsid w:val="004F05F7"/>
    <w:rsid w:val="004F1A53"/>
    <w:rsid w:val="004F5F40"/>
    <w:rsid w:val="004F76EC"/>
    <w:rsid w:val="004F7A20"/>
    <w:rsid w:val="0050370D"/>
    <w:rsid w:val="00504B25"/>
    <w:rsid w:val="00504F52"/>
    <w:rsid w:val="00507906"/>
    <w:rsid w:val="005100F7"/>
    <w:rsid w:val="00512C29"/>
    <w:rsid w:val="00514399"/>
    <w:rsid w:val="0051459D"/>
    <w:rsid w:val="0051521F"/>
    <w:rsid w:val="00516287"/>
    <w:rsid w:val="00516536"/>
    <w:rsid w:val="00516B3A"/>
    <w:rsid w:val="00516B58"/>
    <w:rsid w:val="00516EE5"/>
    <w:rsid w:val="00520B5A"/>
    <w:rsid w:val="00522B0E"/>
    <w:rsid w:val="00523904"/>
    <w:rsid w:val="005253B1"/>
    <w:rsid w:val="00525498"/>
    <w:rsid w:val="00526173"/>
    <w:rsid w:val="00526AD6"/>
    <w:rsid w:val="00527F4C"/>
    <w:rsid w:val="00531D53"/>
    <w:rsid w:val="0053340D"/>
    <w:rsid w:val="00533454"/>
    <w:rsid w:val="00533BB9"/>
    <w:rsid w:val="005346EB"/>
    <w:rsid w:val="00537CCA"/>
    <w:rsid w:val="005401FC"/>
    <w:rsid w:val="0054173B"/>
    <w:rsid w:val="00541FE7"/>
    <w:rsid w:val="00543258"/>
    <w:rsid w:val="005433FC"/>
    <w:rsid w:val="00543465"/>
    <w:rsid w:val="0054502F"/>
    <w:rsid w:val="005508D6"/>
    <w:rsid w:val="00551513"/>
    <w:rsid w:val="00554528"/>
    <w:rsid w:val="00555B2A"/>
    <w:rsid w:val="005601A1"/>
    <w:rsid w:val="0056093E"/>
    <w:rsid w:val="00561FAE"/>
    <w:rsid w:val="00565D5D"/>
    <w:rsid w:val="005666FD"/>
    <w:rsid w:val="00570934"/>
    <w:rsid w:val="0057452C"/>
    <w:rsid w:val="0057555B"/>
    <w:rsid w:val="005773B6"/>
    <w:rsid w:val="00577882"/>
    <w:rsid w:val="00580371"/>
    <w:rsid w:val="00581FB4"/>
    <w:rsid w:val="00585433"/>
    <w:rsid w:val="00586ED4"/>
    <w:rsid w:val="005907D6"/>
    <w:rsid w:val="00590C5D"/>
    <w:rsid w:val="0059110A"/>
    <w:rsid w:val="0059159B"/>
    <w:rsid w:val="00594350"/>
    <w:rsid w:val="005950BD"/>
    <w:rsid w:val="00595118"/>
    <w:rsid w:val="00597445"/>
    <w:rsid w:val="005A0CAA"/>
    <w:rsid w:val="005A12CE"/>
    <w:rsid w:val="005A27FE"/>
    <w:rsid w:val="005A2BCC"/>
    <w:rsid w:val="005A440D"/>
    <w:rsid w:val="005A45CA"/>
    <w:rsid w:val="005A4959"/>
    <w:rsid w:val="005A5DA7"/>
    <w:rsid w:val="005A7397"/>
    <w:rsid w:val="005B0B0F"/>
    <w:rsid w:val="005B2CE6"/>
    <w:rsid w:val="005B3CDA"/>
    <w:rsid w:val="005B4E00"/>
    <w:rsid w:val="005B61A3"/>
    <w:rsid w:val="005B6E63"/>
    <w:rsid w:val="005B7949"/>
    <w:rsid w:val="005B7FCA"/>
    <w:rsid w:val="005C0036"/>
    <w:rsid w:val="005C2401"/>
    <w:rsid w:val="005C3096"/>
    <w:rsid w:val="005C6BAA"/>
    <w:rsid w:val="005C7F0A"/>
    <w:rsid w:val="005D124D"/>
    <w:rsid w:val="005D3E75"/>
    <w:rsid w:val="005D49C9"/>
    <w:rsid w:val="005D4B03"/>
    <w:rsid w:val="005D4CB0"/>
    <w:rsid w:val="005D768C"/>
    <w:rsid w:val="005E0BCC"/>
    <w:rsid w:val="005E1019"/>
    <w:rsid w:val="005E126C"/>
    <w:rsid w:val="005E1616"/>
    <w:rsid w:val="005E18B5"/>
    <w:rsid w:val="005E1BE2"/>
    <w:rsid w:val="005E2F1F"/>
    <w:rsid w:val="005E385B"/>
    <w:rsid w:val="005E3A7D"/>
    <w:rsid w:val="005E53AB"/>
    <w:rsid w:val="005E6216"/>
    <w:rsid w:val="005E7A16"/>
    <w:rsid w:val="005E7F39"/>
    <w:rsid w:val="005F003D"/>
    <w:rsid w:val="005F3648"/>
    <w:rsid w:val="005F54FD"/>
    <w:rsid w:val="005F58FE"/>
    <w:rsid w:val="005F5CC2"/>
    <w:rsid w:val="006000AD"/>
    <w:rsid w:val="00600CB1"/>
    <w:rsid w:val="006028BC"/>
    <w:rsid w:val="0060316E"/>
    <w:rsid w:val="006039FC"/>
    <w:rsid w:val="0060535E"/>
    <w:rsid w:val="00606011"/>
    <w:rsid w:val="0060704E"/>
    <w:rsid w:val="00611691"/>
    <w:rsid w:val="00612C36"/>
    <w:rsid w:val="00614EA0"/>
    <w:rsid w:val="0061779D"/>
    <w:rsid w:val="00620BDE"/>
    <w:rsid w:val="00627350"/>
    <w:rsid w:val="006300D1"/>
    <w:rsid w:val="0063295A"/>
    <w:rsid w:val="00633453"/>
    <w:rsid w:val="00635A1D"/>
    <w:rsid w:val="00635CDC"/>
    <w:rsid w:val="006364C2"/>
    <w:rsid w:val="0064135B"/>
    <w:rsid w:val="00641575"/>
    <w:rsid w:val="00641DAE"/>
    <w:rsid w:val="00642051"/>
    <w:rsid w:val="006441BB"/>
    <w:rsid w:val="00645559"/>
    <w:rsid w:val="0064686B"/>
    <w:rsid w:val="00647575"/>
    <w:rsid w:val="00650359"/>
    <w:rsid w:val="0065118A"/>
    <w:rsid w:val="00651423"/>
    <w:rsid w:val="006555DB"/>
    <w:rsid w:val="00655887"/>
    <w:rsid w:val="0065665F"/>
    <w:rsid w:val="00660C60"/>
    <w:rsid w:val="00664697"/>
    <w:rsid w:val="00670891"/>
    <w:rsid w:val="00674050"/>
    <w:rsid w:val="00675DE4"/>
    <w:rsid w:val="00677F18"/>
    <w:rsid w:val="006807A9"/>
    <w:rsid w:val="006832B4"/>
    <w:rsid w:val="006844DB"/>
    <w:rsid w:val="00684F80"/>
    <w:rsid w:val="00685A6E"/>
    <w:rsid w:val="00685DCB"/>
    <w:rsid w:val="0068689C"/>
    <w:rsid w:val="0068761E"/>
    <w:rsid w:val="006935CB"/>
    <w:rsid w:val="006A7245"/>
    <w:rsid w:val="006B09F5"/>
    <w:rsid w:val="006B20AC"/>
    <w:rsid w:val="006B292E"/>
    <w:rsid w:val="006B3AF4"/>
    <w:rsid w:val="006C475A"/>
    <w:rsid w:val="006C626C"/>
    <w:rsid w:val="006C6477"/>
    <w:rsid w:val="006C6E52"/>
    <w:rsid w:val="006D1CD4"/>
    <w:rsid w:val="006D2258"/>
    <w:rsid w:val="006D2593"/>
    <w:rsid w:val="006D297D"/>
    <w:rsid w:val="006D2C18"/>
    <w:rsid w:val="006D36D5"/>
    <w:rsid w:val="006D57DA"/>
    <w:rsid w:val="006D59E3"/>
    <w:rsid w:val="006D699E"/>
    <w:rsid w:val="006E0224"/>
    <w:rsid w:val="006E073D"/>
    <w:rsid w:val="006E15A3"/>
    <w:rsid w:val="006E18EE"/>
    <w:rsid w:val="006E1BC5"/>
    <w:rsid w:val="006E32F5"/>
    <w:rsid w:val="006F1E6A"/>
    <w:rsid w:val="006F3176"/>
    <w:rsid w:val="006F4BEC"/>
    <w:rsid w:val="006F7A66"/>
    <w:rsid w:val="00700086"/>
    <w:rsid w:val="007008F6"/>
    <w:rsid w:val="007011FE"/>
    <w:rsid w:val="007012DE"/>
    <w:rsid w:val="00704EDD"/>
    <w:rsid w:val="007058BA"/>
    <w:rsid w:val="00706271"/>
    <w:rsid w:val="007072DD"/>
    <w:rsid w:val="00707767"/>
    <w:rsid w:val="007114E6"/>
    <w:rsid w:val="00712F73"/>
    <w:rsid w:val="0071314C"/>
    <w:rsid w:val="00714B78"/>
    <w:rsid w:val="0071660C"/>
    <w:rsid w:val="007247AE"/>
    <w:rsid w:val="00725CED"/>
    <w:rsid w:val="00726207"/>
    <w:rsid w:val="0073060B"/>
    <w:rsid w:val="00730EAB"/>
    <w:rsid w:val="00735CD5"/>
    <w:rsid w:val="0073762B"/>
    <w:rsid w:val="00740CFE"/>
    <w:rsid w:val="007468AC"/>
    <w:rsid w:val="00750FCC"/>
    <w:rsid w:val="00756B19"/>
    <w:rsid w:val="00760FD5"/>
    <w:rsid w:val="00763878"/>
    <w:rsid w:val="00765091"/>
    <w:rsid w:val="007671DB"/>
    <w:rsid w:val="00773D8E"/>
    <w:rsid w:val="007746D8"/>
    <w:rsid w:val="007816DD"/>
    <w:rsid w:val="00785066"/>
    <w:rsid w:val="007851AE"/>
    <w:rsid w:val="007868BA"/>
    <w:rsid w:val="0079036B"/>
    <w:rsid w:val="0079075D"/>
    <w:rsid w:val="00792514"/>
    <w:rsid w:val="007927B5"/>
    <w:rsid w:val="00792B8D"/>
    <w:rsid w:val="0079300B"/>
    <w:rsid w:val="007931EF"/>
    <w:rsid w:val="00795EDA"/>
    <w:rsid w:val="00796676"/>
    <w:rsid w:val="00796ED6"/>
    <w:rsid w:val="007970FE"/>
    <w:rsid w:val="007A00FA"/>
    <w:rsid w:val="007A17DE"/>
    <w:rsid w:val="007A1F27"/>
    <w:rsid w:val="007A2171"/>
    <w:rsid w:val="007A2C33"/>
    <w:rsid w:val="007A2DF8"/>
    <w:rsid w:val="007A61B2"/>
    <w:rsid w:val="007A652C"/>
    <w:rsid w:val="007A6719"/>
    <w:rsid w:val="007B75F9"/>
    <w:rsid w:val="007C0DBA"/>
    <w:rsid w:val="007C1F51"/>
    <w:rsid w:val="007C1F78"/>
    <w:rsid w:val="007C24F0"/>
    <w:rsid w:val="007C4529"/>
    <w:rsid w:val="007C4EA8"/>
    <w:rsid w:val="007C57B5"/>
    <w:rsid w:val="007C78F2"/>
    <w:rsid w:val="007D1896"/>
    <w:rsid w:val="007D56EB"/>
    <w:rsid w:val="007D6E58"/>
    <w:rsid w:val="007D732D"/>
    <w:rsid w:val="007E19A9"/>
    <w:rsid w:val="007E1A17"/>
    <w:rsid w:val="007E3AE3"/>
    <w:rsid w:val="007E4745"/>
    <w:rsid w:val="007E78AD"/>
    <w:rsid w:val="007E7B98"/>
    <w:rsid w:val="007F30C7"/>
    <w:rsid w:val="007F6A1B"/>
    <w:rsid w:val="008062F0"/>
    <w:rsid w:val="008065A4"/>
    <w:rsid w:val="008068B5"/>
    <w:rsid w:val="00812458"/>
    <w:rsid w:val="0081374F"/>
    <w:rsid w:val="008139AC"/>
    <w:rsid w:val="00815D4C"/>
    <w:rsid w:val="00815D9F"/>
    <w:rsid w:val="008166F8"/>
    <w:rsid w:val="0081680E"/>
    <w:rsid w:val="00820A91"/>
    <w:rsid w:val="008216C6"/>
    <w:rsid w:val="00824349"/>
    <w:rsid w:val="00824BAA"/>
    <w:rsid w:val="00826B22"/>
    <w:rsid w:val="00830854"/>
    <w:rsid w:val="008309AB"/>
    <w:rsid w:val="00830AC2"/>
    <w:rsid w:val="008314CD"/>
    <w:rsid w:val="00832516"/>
    <w:rsid w:val="0083621B"/>
    <w:rsid w:val="00837EEA"/>
    <w:rsid w:val="008473B7"/>
    <w:rsid w:val="0084770D"/>
    <w:rsid w:val="00852FA0"/>
    <w:rsid w:val="00854A8F"/>
    <w:rsid w:val="00855E53"/>
    <w:rsid w:val="00856179"/>
    <w:rsid w:val="00856240"/>
    <w:rsid w:val="008621B9"/>
    <w:rsid w:val="00865507"/>
    <w:rsid w:val="0086613A"/>
    <w:rsid w:val="00867928"/>
    <w:rsid w:val="00871018"/>
    <w:rsid w:val="00871FDB"/>
    <w:rsid w:val="0087749D"/>
    <w:rsid w:val="00881148"/>
    <w:rsid w:val="00881207"/>
    <w:rsid w:val="00882E46"/>
    <w:rsid w:val="00883CD3"/>
    <w:rsid w:val="0088534E"/>
    <w:rsid w:val="008910C9"/>
    <w:rsid w:val="00892ECB"/>
    <w:rsid w:val="008932EB"/>
    <w:rsid w:val="0089512E"/>
    <w:rsid w:val="00896C00"/>
    <w:rsid w:val="008A277C"/>
    <w:rsid w:val="008A2A9A"/>
    <w:rsid w:val="008A2B25"/>
    <w:rsid w:val="008A7B63"/>
    <w:rsid w:val="008B21A2"/>
    <w:rsid w:val="008B3A1E"/>
    <w:rsid w:val="008B3B11"/>
    <w:rsid w:val="008B6E85"/>
    <w:rsid w:val="008C0432"/>
    <w:rsid w:val="008C1FE5"/>
    <w:rsid w:val="008C2D5D"/>
    <w:rsid w:val="008C2E5B"/>
    <w:rsid w:val="008C4C30"/>
    <w:rsid w:val="008D0D70"/>
    <w:rsid w:val="008D0EB7"/>
    <w:rsid w:val="008D101E"/>
    <w:rsid w:val="008D2450"/>
    <w:rsid w:val="008D48AC"/>
    <w:rsid w:val="008D52D3"/>
    <w:rsid w:val="008D5EC9"/>
    <w:rsid w:val="008D7977"/>
    <w:rsid w:val="008D7A7C"/>
    <w:rsid w:val="008E0912"/>
    <w:rsid w:val="008E0CB4"/>
    <w:rsid w:val="008E1206"/>
    <w:rsid w:val="008E3632"/>
    <w:rsid w:val="008E4AEF"/>
    <w:rsid w:val="008E6E0D"/>
    <w:rsid w:val="008E7336"/>
    <w:rsid w:val="008F01FA"/>
    <w:rsid w:val="008F22F2"/>
    <w:rsid w:val="008F3B67"/>
    <w:rsid w:val="008F5A57"/>
    <w:rsid w:val="008F6A2A"/>
    <w:rsid w:val="00900D76"/>
    <w:rsid w:val="009021E4"/>
    <w:rsid w:val="00902C3F"/>
    <w:rsid w:val="00903E03"/>
    <w:rsid w:val="0090448A"/>
    <w:rsid w:val="00906C7C"/>
    <w:rsid w:val="00910483"/>
    <w:rsid w:val="00911F73"/>
    <w:rsid w:val="009125B7"/>
    <w:rsid w:val="00912AB8"/>
    <w:rsid w:val="00913B93"/>
    <w:rsid w:val="00921C87"/>
    <w:rsid w:val="0092226D"/>
    <w:rsid w:val="00922CF9"/>
    <w:rsid w:val="00923C4E"/>
    <w:rsid w:val="00924379"/>
    <w:rsid w:val="009259F9"/>
    <w:rsid w:val="00926C29"/>
    <w:rsid w:val="00927D6A"/>
    <w:rsid w:val="00930D24"/>
    <w:rsid w:val="00931134"/>
    <w:rsid w:val="00932258"/>
    <w:rsid w:val="0093456F"/>
    <w:rsid w:val="00935D23"/>
    <w:rsid w:val="00940867"/>
    <w:rsid w:val="009414C1"/>
    <w:rsid w:val="00944529"/>
    <w:rsid w:val="00945BDA"/>
    <w:rsid w:val="00950348"/>
    <w:rsid w:val="00951A90"/>
    <w:rsid w:val="00954613"/>
    <w:rsid w:val="00954AC6"/>
    <w:rsid w:val="00956867"/>
    <w:rsid w:val="00956B64"/>
    <w:rsid w:val="00956FE6"/>
    <w:rsid w:val="009579E0"/>
    <w:rsid w:val="00962044"/>
    <w:rsid w:val="009620B9"/>
    <w:rsid w:val="0096316B"/>
    <w:rsid w:val="00963E70"/>
    <w:rsid w:val="00965F09"/>
    <w:rsid w:val="00971EC8"/>
    <w:rsid w:val="009726A6"/>
    <w:rsid w:val="0097563D"/>
    <w:rsid w:val="009765D6"/>
    <w:rsid w:val="00976EF1"/>
    <w:rsid w:val="00980088"/>
    <w:rsid w:val="0098047E"/>
    <w:rsid w:val="009827D9"/>
    <w:rsid w:val="00982A76"/>
    <w:rsid w:val="00983966"/>
    <w:rsid w:val="00984460"/>
    <w:rsid w:val="00985932"/>
    <w:rsid w:val="0098651C"/>
    <w:rsid w:val="00987BFA"/>
    <w:rsid w:val="00993669"/>
    <w:rsid w:val="00995599"/>
    <w:rsid w:val="00995889"/>
    <w:rsid w:val="0099668F"/>
    <w:rsid w:val="009A02FA"/>
    <w:rsid w:val="009A165B"/>
    <w:rsid w:val="009A3DD2"/>
    <w:rsid w:val="009A59FB"/>
    <w:rsid w:val="009A5DE6"/>
    <w:rsid w:val="009B30C5"/>
    <w:rsid w:val="009B36CB"/>
    <w:rsid w:val="009B4482"/>
    <w:rsid w:val="009B628F"/>
    <w:rsid w:val="009B78A2"/>
    <w:rsid w:val="009C01CC"/>
    <w:rsid w:val="009C1BE7"/>
    <w:rsid w:val="009C5A90"/>
    <w:rsid w:val="009C617F"/>
    <w:rsid w:val="009C786C"/>
    <w:rsid w:val="009D18FF"/>
    <w:rsid w:val="009D2322"/>
    <w:rsid w:val="009D3499"/>
    <w:rsid w:val="009D60E3"/>
    <w:rsid w:val="009D6797"/>
    <w:rsid w:val="009D77EF"/>
    <w:rsid w:val="009D7D06"/>
    <w:rsid w:val="009D7E39"/>
    <w:rsid w:val="009E03E7"/>
    <w:rsid w:val="009E2334"/>
    <w:rsid w:val="009E7E41"/>
    <w:rsid w:val="009F0574"/>
    <w:rsid w:val="009F1EDB"/>
    <w:rsid w:val="009F219C"/>
    <w:rsid w:val="009F3F19"/>
    <w:rsid w:val="00A00334"/>
    <w:rsid w:val="00A0756E"/>
    <w:rsid w:val="00A115CD"/>
    <w:rsid w:val="00A11CB4"/>
    <w:rsid w:val="00A11EA7"/>
    <w:rsid w:val="00A128CA"/>
    <w:rsid w:val="00A1295B"/>
    <w:rsid w:val="00A16A09"/>
    <w:rsid w:val="00A173B5"/>
    <w:rsid w:val="00A17A77"/>
    <w:rsid w:val="00A21587"/>
    <w:rsid w:val="00A2168F"/>
    <w:rsid w:val="00A216EB"/>
    <w:rsid w:val="00A235B4"/>
    <w:rsid w:val="00A265F9"/>
    <w:rsid w:val="00A26ED9"/>
    <w:rsid w:val="00A32874"/>
    <w:rsid w:val="00A36B81"/>
    <w:rsid w:val="00A36EF4"/>
    <w:rsid w:val="00A37D2A"/>
    <w:rsid w:val="00A403F8"/>
    <w:rsid w:val="00A4301F"/>
    <w:rsid w:val="00A45233"/>
    <w:rsid w:val="00A46952"/>
    <w:rsid w:val="00A5152B"/>
    <w:rsid w:val="00A52FA4"/>
    <w:rsid w:val="00A55820"/>
    <w:rsid w:val="00A55ADC"/>
    <w:rsid w:val="00A569BA"/>
    <w:rsid w:val="00A56BF2"/>
    <w:rsid w:val="00A57B4F"/>
    <w:rsid w:val="00A643B5"/>
    <w:rsid w:val="00A662ED"/>
    <w:rsid w:val="00A70715"/>
    <w:rsid w:val="00A71687"/>
    <w:rsid w:val="00A724D3"/>
    <w:rsid w:val="00A7278C"/>
    <w:rsid w:val="00A763CC"/>
    <w:rsid w:val="00A806A7"/>
    <w:rsid w:val="00A82962"/>
    <w:rsid w:val="00A82D40"/>
    <w:rsid w:val="00A8333E"/>
    <w:rsid w:val="00A85F35"/>
    <w:rsid w:val="00A87396"/>
    <w:rsid w:val="00A95098"/>
    <w:rsid w:val="00A9568A"/>
    <w:rsid w:val="00A97186"/>
    <w:rsid w:val="00AA1145"/>
    <w:rsid w:val="00AA11B4"/>
    <w:rsid w:val="00AA3BD9"/>
    <w:rsid w:val="00AA6200"/>
    <w:rsid w:val="00AA6258"/>
    <w:rsid w:val="00AA6705"/>
    <w:rsid w:val="00AA73C0"/>
    <w:rsid w:val="00AA754B"/>
    <w:rsid w:val="00AB2E76"/>
    <w:rsid w:val="00AB3490"/>
    <w:rsid w:val="00AB5A84"/>
    <w:rsid w:val="00AB5F6D"/>
    <w:rsid w:val="00AB70FD"/>
    <w:rsid w:val="00AB7ABF"/>
    <w:rsid w:val="00AC0CF3"/>
    <w:rsid w:val="00AC36A8"/>
    <w:rsid w:val="00AC3AAF"/>
    <w:rsid w:val="00AC48B3"/>
    <w:rsid w:val="00AC4D5C"/>
    <w:rsid w:val="00AC63FB"/>
    <w:rsid w:val="00AC684C"/>
    <w:rsid w:val="00AC709A"/>
    <w:rsid w:val="00AD2DAF"/>
    <w:rsid w:val="00AD43DB"/>
    <w:rsid w:val="00AD5952"/>
    <w:rsid w:val="00AD6885"/>
    <w:rsid w:val="00AE41C1"/>
    <w:rsid w:val="00AE43F2"/>
    <w:rsid w:val="00AE60BC"/>
    <w:rsid w:val="00AF0AFE"/>
    <w:rsid w:val="00AF0C86"/>
    <w:rsid w:val="00AF0D0A"/>
    <w:rsid w:val="00AF0EA4"/>
    <w:rsid w:val="00AF128F"/>
    <w:rsid w:val="00AF2D9C"/>
    <w:rsid w:val="00AF2F0C"/>
    <w:rsid w:val="00AF3F48"/>
    <w:rsid w:val="00AF7A58"/>
    <w:rsid w:val="00B0025C"/>
    <w:rsid w:val="00B0129A"/>
    <w:rsid w:val="00B024BE"/>
    <w:rsid w:val="00B028D7"/>
    <w:rsid w:val="00B03C42"/>
    <w:rsid w:val="00B134F6"/>
    <w:rsid w:val="00B152CE"/>
    <w:rsid w:val="00B15EB3"/>
    <w:rsid w:val="00B16018"/>
    <w:rsid w:val="00B16102"/>
    <w:rsid w:val="00B1616A"/>
    <w:rsid w:val="00B17A20"/>
    <w:rsid w:val="00B20EE3"/>
    <w:rsid w:val="00B21683"/>
    <w:rsid w:val="00B2179B"/>
    <w:rsid w:val="00B22409"/>
    <w:rsid w:val="00B30D49"/>
    <w:rsid w:val="00B32386"/>
    <w:rsid w:val="00B32910"/>
    <w:rsid w:val="00B33D09"/>
    <w:rsid w:val="00B343A0"/>
    <w:rsid w:val="00B348F3"/>
    <w:rsid w:val="00B41C5B"/>
    <w:rsid w:val="00B42192"/>
    <w:rsid w:val="00B43FC9"/>
    <w:rsid w:val="00B441B0"/>
    <w:rsid w:val="00B4520D"/>
    <w:rsid w:val="00B471AF"/>
    <w:rsid w:val="00B55551"/>
    <w:rsid w:val="00B55B8E"/>
    <w:rsid w:val="00B6520C"/>
    <w:rsid w:val="00B6758A"/>
    <w:rsid w:val="00B7165A"/>
    <w:rsid w:val="00B72C19"/>
    <w:rsid w:val="00B74354"/>
    <w:rsid w:val="00B74DB6"/>
    <w:rsid w:val="00B75C1F"/>
    <w:rsid w:val="00B80625"/>
    <w:rsid w:val="00B80668"/>
    <w:rsid w:val="00B80850"/>
    <w:rsid w:val="00B81059"/>
    <w:rsid w:val="00B828ED"/>
    <w:rsid w:val="00B82C75"/>
    <w:rsid w:val="00B84A0A"/>
    <w:rsid w:val="00B86259"/>
    <w:rsid w:val="00B87A65"/>
    <w:rsid w:val="00B87D4F"/>
    <w:rsid w:val="00B87D64"/>
    <w:rsid w:val="00B91547"/>
    <w:rsid w:val="00B916E9"/>
    <w:rsid w:val="00B92DA3"/>
    <w:rsid w:val="00B93929"/>
    <w:rsid w:val="00B9395F"/>
    <w:rsid w:val="00B93E9B"/>
    <w:rsid w:val="00B94168"/>
    <w:rsid w:val="00B94991"/>
    <w:rsid w:val="00B958E9"/>
    <w:rsid w:val="00B971C6"/>
    <w:rsid w:val="00BA23E3"/>
    <w:rsid w:val="00BA259C"/>
    <w:rsid w:val="00BA66A8"/>
    <w:rsid w:val="00BB02B9"/>
    <w:rsid w:val="00BB4603"/>
    <w:rsid w:val="00BC1C96"/>
    <w:rsid w:val="00BC1E5A"/>
    <w:rsid w:val="00BC3F69"/>
    <w:rsid w:val="00BC435A"/>
    <w:rsid w:val="00BC5382"/>
    <w:rsid w:val="00BC656B"/>
    <w:rsid w:val="00BD440F"/>
    <w:rsid w:val="00BD5F8C"/>
    <w:rsid w:val="00BD65F8"/>
    <w:rsid w:val="00BD7037"/>
    <w:rsid w:val="00BE027D"/>
    <w:rsid w:val="00BE0500"/>
    <w:rsid w:val="00BE2FEE"/>
    <w:rsid w:val="00BE3793"/>
    <w:rsid w:val="00BE3F2C"/>
    <w:rsid w:val="00BE5413"/>
    <w:rsid w:val="00BE619C"/>
    <w:rsid w:val="00BE666D"/>
    <w:rsid w:val="00BE6C60"/>
    <w:rsid w:val="00BF4182"/>
    <w:rsid w:val="00BF64BE"/>
    <w:rsid w:val="00C0181A"/>
    <w:rsid w:val="00C03705"/>
    <w:rsid w:val="00C0394D"/>
    <w:rsid w:val="00C04B92"/>
    <w:rsid w:val="00C04FF1"/>
    <w:rsid w:val="00C0698E"/>
    <w:rsid w:val="00C070AA"/>
    <w:rsid w:val="00C146B5"/>
    <w:rsid w:val="00C14CCA"/>
    <w:rsid w:val="00C1570D"/>
    <w:rsid w:val="00C163B5"/>
    <w:rsid w:val="00C20040"/>
    <w:rsid w:val="00C206D9"/>
    <w:rsid w:val="00C20E7E"/>
    <w:rsid w:val="00C224AC"/>
    <w:rsid w:val="00C2283F"/>
    <w:rsid w:val="00C229F2"/>
    <w:rsid w:val="00C22C18"/>
    <w:rsid w:val="00C23A99"/>
    <w:rsid w:val="00C261B2"/>
    <w:rsid w:val="00C300F2"/>
    <w:rsid w:val="00C32584"/>
    <w:rsid w:val="00C3500A"/>
    <w:rsid w:val="00C37673"/>
    <w:rsid w:val="00C37A44"/>
    <w:rsid w:val="00C37B9D"/>
    <w:rsid w:val="00C401D5"/>
    <w:rsid w:val="00C41524"/>
    <w:rsid w:val="00C43B02"/>
    <w:rsid w:val="00C45775"/>
    <w:rsid w:val="00C47160"/>
    <w:rsid w:val="00C5249D"/>
    <w:rsid w:val="00C55525"/>
    <w:rsid w:val="00C55C34"/>
    <w:rsid w:val="00C574D9"/>
    <w:rsid w:val="00C575CF"/>
    <w:rsid w:val="00C60158"/>
    <w:rsid w:val="00C61270"/>
    <w:rsid w:val="00C61DCC"/>
    <w:rsid w:val="00C62D61"/>
    <w:rsid w:val="00C634F3"/>
    <w:rsid w:val="00C63E1D"/>
    <w:rsid w:val="00C66EC8"/>
    <w:rsid w:val="00C714C3"/>
    <w:rsid w:val="00C72874"/>
    <w:rsid w:val="00C74A51"/>
    <w:rsid w:val="00C75FB9"/>
    <w:rsid w:val="00C80218"/>
    <w:rsid w:val="00C8043F"/>
    <w:rsid w:val="00C8211F"/>
    <w:rsid w:val="00C844FE"/>
    <w:rsid w:val="00C84BE0"/>
    <w:rsid w:val="00C868FE"/>
    <w:rsid w:val="00C86B4E"/>
    <w:rsid w:val="00C92CB2"/>
    <w:rsid w:val="00C93E47"/>
    <w:rsid w:val="00C93F2B"/>
    <w:rsid w:val="00C959AD"/>
    <w:rsid w:val="00C96E22"/>
    <w:rsid w:val="00CA5CAE"/>
    <w:rsid w:val="00CA6CFB"/>
    <w:rsid w:val="00CB532D"/>
    <w:rsid w:val="00CB611C"/>
    <w:rsid w:val="00CB650C"/>
    <w:rsid w:val="00CB70BF"/>
    <w:rsid w:val="00CB7F1D"/>
    <w:rsid w:val="00CC186F"/>
    <w:rsid w:val="00CC2336"/>
    <w:rsid w:val="00CD1DB4"/>
    <w:rsid w:val="00CD2A8B"/>
    <w:rsid w:val="00CD31EB"/>
    <w:rsid w:val="00CD41A9"/>
    <w:rsid w:val="00CD59EA"/>
    <w:rsid w:val="00CD5E00"/>
    <w:rsid w:val="00CD6433"/>
    <w:rsid w:val="00CD6B76"/>
    <w:rsid w:val="00CE15E2"/>
    <w:rsid w:val="00CE4E83"/>
    <w:rsid w:val="00CE73AA"/>
    <w:rsid w:val="00CF1CBE"/>
    <w:rsid w:val="00CF4103"/>
    <w:rsid w:val="00CF443A"/>
    <w:rsid w:val="00CF49D3"/>
    <w:rsid w:val="00CF5530"/>
    <w:rsid w:val="00CF562A"/>
    <w:rsid w:val="00CF6CCF"/>
    <w:rsid w:val="00CF704F"/>
    <w:rsid w:val="00CF7575"/>
    <w:rsid w:val="00D00A64"/>
    <w:rsid w:val="00D00AA6"/>
    <w:rsid w:val="00D01238"/>
    <w:rsid w:val="00D031D7"/>
    <w:rsid w:val="00D05601"/>
    <w:rsid w:val="00D07DD4"/>
    <w:rsid w:val="00D10122"/>
    <w:rsid w:val="00D10335"/>
    <w:rsid w:val="00D10D75"/>
    <w:rsid w:val="00D11320"/>
    <w:rsid w:val="00D139B3"/>
    <w:rsid w:val="00D14B0E"/>
    <w:rsid w:val="00D15C66"/>
    <w:rsid w:val="00D20C5E"/>
    <w:rsid w:val="00D20D85"/>
    <w:rsid w:val="00D2188F"/>
    <w:rsid w:val="00D22FE4"/>
    <w:rsid w:val="00D25BE2"/>
    <w:rsid w:val="00D27E48"/>
    <w:rsid w:val="00D334D7"/>
    <w:rsid w:val="00D335C4"/>
    <w:rsid w:val="00D336E5"/>
    <w:rsid w:val="00D36325"/>
    <w:rsid w:val="00D36642"/>
    <w:rsid w:val="00D42184"/>
    <w:rsid w:val="00D424C8"/>
    <w:rsid w:val="00D4346D"/>
    <w:rsid w:val="00D4493F"/>
    <w:rsid w:val="00D44B29"/>
    <w:rsid w:val="00D454E5"/>
    <w:rsid w:val="00D46F48"/>
    <w:rsid w:val="00D500C3"/>
    <w:rsid w:val="00D50A1A"/>
    <w:rsid w:val="00D608B1"/>
    <w:rsid w:val="00D60D09"/>
    <w:rsid w:val="00D628DE"/>
    <w:rsid w:val="00D648CD"/>
    <w:rsid w:val="00D667EF"/>
    <w:rsid w:val="00D67657"/>
    <w:rsid w:val="00D71294"/>
    <w:rsid w:val="00D726D4"/>
    <w:rsid w:val="00D72A30"/>
    <w:rsid w:val="00D734AF"/>
    <w:rsid w:val="00D738E4"/>
    <w:rsid w:val="00D739B5"/>
    <w:rsid w:val="00D746BE"/>
    <w:rsid w:val="00D77ECF"/>
    <w:rsid w:val="00D80120"/>
    <w:rsid w:val="00D83E59"/>
    <w:rsid w:val="00D860CE"/>
    <w:rsid w:val="00D90D80"/>
    <w:rsid w:val="00D91E89"/>
    <w:rsid w:val="00D92582"/>
    <w:rsid w:val="00D931DE"/>
    <w:rsid w:val="00D952D6"/>
    <w:rsid w:val="00D95BB2"/>
    <w:rsid w:val="00D97D4C"/>
    <w:rsid w:val="00D97FED"/>
    <w:rsid w:val="00DA25A3"/>
    <w:rsid w:val="00DA30A8"/>
    <w:rsid w:val="00DA3119"/>
    <w:rsid w:val="00DA3E8C"/>
    <w:rsid w:val="00DA4E11"/>
    <w:rsid w:val="00DA61CD"/>
    <w:rsid w:val="00DA7DCA"/>
    <w:rsid w:val="00DB070D"/>
    <w:rsid w:val="00DB08F5"/>
    <w:rsid w:val="00DB0A9F"/>
    <w:rsid w:val="00DB1C97"/>
    <w:rsid w:val="00DB299B"/>
    <w:rsid w:val="00DB4A08"/>
    <w:rsid w:val="00DB4C58"/>
    <w:rsid w:val="00DC0195"/>
    <w:rsid w:val="00DC1B9B"/>
    <w:rsid w:val="00DC1FEF"/>
    <w:rsid w:val="00DC6414"/>
    <w:rsid w:val="00DD0153"/>
    <w:rsid w:val="00DD0154"/>
    <w:rsid w:val="00DD1508"/>
    <w:rsid w:val="00DD1D14"/>
    <w:rsid w:val="00DD249D"/>
    <w:rsid w:val="00DD4244"/>
    <w:rsid w:val="00DD5696"/>
    <w:rsid w:val="00DD5AF0"/>
    <w:rsid w:val="00DD7174"/>
    <w:rsid w:val="00DE09BC"/>
    <w:rsid w:val="00DE2594"/>
    <w:rsid w:val="00DE602B"/>
    <w:rsid w:val="00DF6140"/>
    <w:rsid w:val="00E00E14"/>
    <w:rsid w:val="00E03F2A"/>
    <w:rsid w:val="00E07FF0"/>
    <w:rsid w:val="00E10448"/>
    <w:rsid w:val="00E10F84"/>
    <w:rsid w:val="00E11643"/>
    <w:rsid w:val="00E15950"/>
    <w:rsid w:val="00E15A11"/>
    <w:rsid w:val="00E16B2C"/>
    <w:rsid w:val="00E16C87"/>
    <w:rsid w:val="00E17560"/>
    <w:rsid w:val="00E17860"/>
    <w:rsid w:val="00E17A59"/>
    <w:rsid w:val="00E20FD4"/>
    <w:rsid w:val="00E22176"/>
    <w:rsid w:val="00E2229D"/>
    <w:rsid w:val="00E27051"/>
    <w:rsid w:val="00E32F70"/>
    <w:rsid w:val="00E339DB"/>
    <w:rsid w:val="00E3569D"/>
    <w:rsid w:val="00E4241F"/>
    <w:rsid w:val="00E427CE"/>
    <w:rsid w:val="00E4313C"/>
    <w:rsid w:val="00E45DBF"/>
    <w:rsid w:val="00E47794"/>
    <w:rsid w:val="00E47ED1"/>
    <w:rsid w:val="00E50925"/>
    <w:rsid w:val="00E51945"/>
    <w:rsid w:val="00E52F17"/>
    <w:rsid w:val="00E530B3"/>
    <w:rsid w:val="00E541B9"/>
    <w:rsid w:val="00E54DC8"/>
    <w:rsid w:val="00E57056"/>
    <w:rsid w:val="00E60FB4"/>
    <w:rsid w:val="00E623C6"/>
    <w:rsid w:val="00E628E4"/>
    <w:rsid w:val="00E63785"/>
    <w:rsid w:val="00E64E2B"/>
    <w:rsid w:val="00E65A2A"/>
    <w:rsid w:val="00E65AE7"/>
    <w:rsid w:val="00E666E4"/>
    <w:rsid w:val="00E71D94"/>
    <w:rsid w:val="00E7363D"/>
    <w:rsid w:val="00E74B65"/>
    <w:rsid w:val="00E808E2"/>
    <w:rsid w:val="00E813A1"/>
    <w:rsid w:val="00E82F63"/>
    <w:rsid w:val="00E840A7"/>
    <w:rsid w:val="00E8457F"/>
    <w:rsid w:val="00E84C23"/>
    <w:rsid w:val="00E9085D"/>
    <w:rsid w:val="00E91A72"/>
    <w:rsid w:val="00E94AE8"/>
    <w:rsid w:val="00E9537A"/>
    <w:rsid w:val="00EA0F24"/>
    <w:rsid w:val="00EA0F8E"/>
    <w:rsid w:val="00EA1E02"/>
    <w:rsid w:val="00EB0768"/>
    <w:rsid w:val="00EB1CAB"/>
    <w:rsid w:val="00EB30CA"/>
    <w:rsid w:val="00EB3274"/>
    <w:rsid w:val="00EB49CA"/>
    <w:rsid w:val="00EB5E47"/>
    <w:rsid w:val="00EC2101"/>
    <w:rsid w:val="00EC3960"/>
    <w:rsid w:val="00ED0928"/>
    <w:rsid w:val="00ED1082"/>
    <w:rsid w:val="00ED3183"/>
    <w:rsid w:val="00ED52D1"/>
    <w:rsid w:val="00ED5BBB"/>
    <w:rsid w:val="00ED64F2"/>
    <w:rsid w:val="00EE3E52"/>
    <w:rsid w:val="00EE446D"/>
    <w:rsid w:val="00EE5D92"/>
    <w:rsid w:val="00EE68ED"/>
    <w:rsid w:val="00EF0BC1"/>
    <w:rsid w:val="00EF21FE"/>
    <w:rsid w:val="00EF548E"/>
    <w:rsid w:val="00F0034B"/>
    <w:rsid w:val="00F0061D"/>
    <w:rsid w:val="00F01766"/>
    <w:rsid w:val="00F044BD"/>
    <w:rsid w:val="00F061B7"/>
    <w:rsid w:val="00F06A45"/>
    <w:rsid w:val="00F10966"/>
    <w:rsid w:val="00F10C30"/>
    <w:rsid w:val="00F10EC6"/>
    <w:rsid w:val="00F11838"/>
    <w:rsid w:val="00F12517"/>
    <w:rsid w:val="00F14026"/>
    <w:rsid w:val="00F20F97"/>
    <w:rsid w:val="00F23DC8"/>
    <w:rsid w:val="00F2401D"/>
    <w:rsid w:val="00F24E16"/>
    <w:rsid w:val="00F30432"/>
    <w:rsid w:val="00F3179F"/>
    <w:rsid w:val="00F368F1"/>
    <w:rsid w:val="00F37B06"/>
    <w:rsid w:val="00F40475"/>
    <w:rsid w:val="00F41B1B"/>
    <w:rsid w:val="00F42168"/>
    <w:rsid w:val="00F4628B"/>
    <w:rsid w:val="00F53C3E"/>
    <w:rsid w:val="00F5420D"/>
    <w:rsid w:val="00F54921"/>
    <w:rsid w:val="00F5633E"/>
    <w:rsid w:val="00F5674A"/>
    <w:rsid w:val="00F56AEF"/>
    <w:rsid w:val="00F56E07"/>
    <w:rsid w:val="00F57338"/>
    <w:rsid w:val="00F614A7"/>
    <w:rsid w:val="00F637C5"/>
    <w:rsid w:val="00F63BC8"/>
    <w:rsid w:val="00F64691"/>
    <w:rsid w:val="00F674C7"/>
    <w:rsid w:val="00F67778"/>
    <w:rsid w:val="00F67AF2"/>
    <w:rsid w:val="00F70A7A"/>
    <w:rsid w:val="00F713F7"/>
    <w:rsid w:val="00F762D0"/>
    <w:rsid w:val="00F779DD"/>
    <w:rsid w:val="00F83889"/>
    <w:rsid w:val="00F85448"/>
    <w:rsid w:val="00F8554A"/>
    <w:rsid w:val="00F870B1"/>
    <w:rsid w:val="00F90779"/>
    <w:rsid w:val="00F916D7"/>
    <w:rsid w:val="00F91C6E"/>
    <w:rsid w:val="00F9298C"/>
    <w:rsid w:val="00F93FF2"/>
    <w:rsid w:val="00F940FC"/>
    <w:rsid w:val="00F979D2"/>
    <w:rsid w:val="00FA328D"/>
    <w:rsid w:val="00FA75CC"/>
    <w:rsid w:val="00FA76DA"/>
    <w:rsid w:val="00FB04F5"/>
    <w:rsid w:val="00FB07A4"/>
    <w:rsid w:val="00FB0E46"/>
    <w:rsid w:val="00FB3B07"/>
    <w:rsid w:val="00FB587B"/>
    <w:rsid w:val="00FB5992"/>
    <w:rsid w:val="00FC0BA2"/>
    <w:rsid w:val="00FC0C1E"/>
    <w:rsid w:val="00FC1113"/>
    <w:rsid w:val="00FC30D9"/>
    <w:rsid w:val="00FC40D6"/>
    <w:rsid w:val="00FC4335"/>
    <w:rsid w:val="00FC4934"/>
    <w:rsid w:val="00FC74C9"/>
    <w:rsid w:val="00FC769D"/>
    <w:rsid w:val="00FD088C"/>
    <w:rsid w:val="00FD1583"/>
    <w:rsid w:val="00FD159C"/>
    <w:rsid w:val="00FD16C4"/>
    <w:rsid w:val="00FD1B3A"/>
    <w:rsid w:val="00FD2DAA"/>
    <w:rsid w:val="00FD4E8E"/>
    <w:rsid w:val="00FD604E"/>
    <w:rsid w:val="00FD6252"/>
    <w:rsid w:val="00FD7584"/>
    <w:rsid w:val="00FE146D"/>
    <w:rsid w:val="00FE177E"/>
    <w:rsid w:val="00FE276F"/>
    <w:rsid w:val="00FE358A"/>
    <w:rsid w:val="00FE55A0"/>
    <w:rsid w:val="00FE5692"/>
    <w:rsid w:val="00FE5A3E"/>
    <w:rsid w:val="00FE6424"/>
    <w:rsid w:val="00FE6E9E"/>
    <w:rsid w:val="00FF27DA"/>
    <w:rsid w:val="00FF2D42"/>
    <w:rsid w:val="00FF3FAF"/>
    <w:rsid w:val="00FF417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EADFCF"/>
  <w15:docId w15:val="{4BDA8300-5929-471D-84DD-DFA42B1BC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4703"/>
    <w:rPr>
      <w:sz w:val="24"/>
    </w:rPr>
  </w:style>
  <w:style w:type="paragraph" w:styleId="Heading1">
    <w:name w:val="heading 1"/>
    <w:basedOn w:val="Normal"/>
    <w:next w:val="Normal"/>
    <w:link w:val="Heading1Char"/>
    <w:uiPriority w:val="9"/>
    <w:qFormat/>
    <w:rsid w:val="00C2283F"/>
    <w:pPr>
      <w:keepNext/>
      <w:keepLines/>
      <w:spacing w:before="240" w:after="0"/>
      <w:outlineLvl w:val="0"/>
    </w:pPr>
    <w:rPr>
      <w:rFonts w:asciiTheme="majorHAnsi" w:eastAsiaTheme="majorEastAsia" w:hAnsiTheme="majorHAnsi" w:cstheme="majorBidi"/>
      <w:color w:val="2F5496" w:themeColor="accent1" w:themeShade="BF"/>
      <w:sz w:val="40"/>
      <w:szCs w:val="32"/>
    </w:rPr>
  </w:style>
  <w:style w:type="paragraph" w:styleId="Heading2">
    <w:name w:val="heading 2"/>
    <w:basedOn w:val="Normal"/>
    <w:next w:val="Normal"/>
    <w:link w:val="Heading2Char"/>
    <w:uiPriority w:val="9"/>
    <w:unhideWhenUsed/>
    <w:qFormat/>
    <w:rsid w:val="00C2283F"/>
    <w:pPr>
      <w:keepNext/>
      <w:keepLines/>
      <w:spacing w:before="40" w:after="0"/>
      <w:outlineLvl w:val="1"/>
    </w:pPr>
    <w:rPr>
      <w:rFonts w:asciiTheme="majorHAnsi" w:eastAsiaTheme="majorEastAsia" w:hAnsiTheme="majorHAnsi"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C2283F"/>
    <w:pPr>
      <w:keepNext/>
      <w:keepLines/>
      <w:spacing w:before="40" w:after="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E50925"/>
    <w:pPr>
      <w:keepNext/>
      <w:keepLines/>
      <w:spacing w:before="40" w:after="0"/>
      <w:outlineLvl w:val="3"/>
    </w:pPr>
    <w:rPr>
      <w:rFonts w:asciiTheme="majorHAnsi" w:eastAsiaTheme="majorEastAsia" w:hAnsiTheme="majorHAnsi" w:cstheme="majorBidi"/>
      <w:i/>
      <w:iCs/>
      <w:color w:val="2F5496" w:themeColor="accent1" w:themeShade="BF"/>
      <w:sz w:val="26"/>
    </w:rPr>
  </w:style>
  <w:style w:type="paragraph" w:styleId="Heading5">
    <w:name w:val="heading 5"/>
    <w:basedOn w:val="Normal"/>
    <w:next w:val="Normal"/>
    <w:link w:val="Heading5Char"/>
    <w:uiPriority w:val="9"/>
    <w:unhideWhenUsed/>
    <w:qFormat/>
    <w:rsid w:val="009827D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83F"/>
    <w:rPr>
      <w:rFonts w:asciiTheme="majorHAnsi" w:eastAsiaTheme="majorEastAsia" w:hAnsiTheme="majorHAnsi" w:cstheme="majorBidi"/>
      <w:color w:val="2F5496" w:themeColor="accent1" w:themeShade="BF"/>
      <w:sz w:val="40"/>
      <w:szCs w:val="32"/>
    </w:rPr>
  </w:style>
  <w:style w:type="paragraph" w:styleId="TOCHeading">
    <w:name w:val="TOC Heading"/>
    <w:basedOn w:val="Heading1"/>
    <w:next w:val="Normal"/>
    <w:uiPriority w:val="39"/>
    <w:unhideWhenUsed/>
    <w:qFormat/>
    <w:rsid w:val="00455735"/>
    <w:pPr>
      <w:outlineLvl w:val="9"/>
    </w:pPr>
    <w:rPr>
      <w:lang w:val="en-US"/>
    </w:rPr>
  </w:style>
  <w:style w:type="character" w:customStyle="1" w:styleId="Heading2Char">
    <w:name w:val="Heading 2 Char"/>
    <w:basedOn w:val="DefaultParagraphFont"/>
    <w:link w:val="Heading2"/>
    <w:uiPriority w:val="9"/>
    <w:rsid w:val="00C2283F"/>
    <w:rPr>
      <w:rFonts w:asciiTheme="majorHAnsi" w:eastAsiaTheme="majorEastAsia" w:hAnsiTheme="majorHAnsi" w:cstheme="majorBidi"/>
      <w:color w:val="2F5496" w:themeColor="accent1" w:themeShade="BF"/>
      <w:sz w:val="32"/>
      <w:szCs w:val="26"/>
    </w:rPr>
  </w:style>
  <w:style w:type="paragraph" w:styleId="TOC2">
    <w:name w:val="toc 2"/>
    <w:basedOn w:val="Normal"/>
    <w:next w:val="Normal"/>
    <w:autoRedefine/>
    <w:uiPriority w:val="39"/>
    <w:unhideWhenUsed/>
    <w:rsid w:val="00455735"/>
    <w:pPr>
      <w:spacing w:after="100"/>
      <w:ind w:left="220"/>
    </w:pPr>
  </w:style>
  <w:style w:type="character" w:styleId="Hyperlink">
    <w:name w:val="Hyperlink"/>
    <w:basedOn w:val="DefaultParagraphFont"/>
    <w:uiPriority w:val="99"/>
    <w:unhideWhenUsed/>
    <w:rsid w:val="00455735"/>
    <w:rPr>
      <w:color w:val="0563C1" w:themeColor="hyperlink"/>
      <w:u w:val="single"/>
    </w:rPr>
  </w:style>
  <w:style w:type="character" w:customStyle="1" w:styleId="Heading3Char">
    <w:name w:val="Heading 3 Char"/>
    <w:basedOn w:val="DefaultParagraphFont"/>
    <w:link w:val="Heading3"/>
    <w:uiPriority w:val="9"/>
    <w:rsid w:val="00C2283F"/>
    <w:rPr>
      <w:rFonts w:asciiTheme="majorHAnsi" w:eastAsiaTheme="majorEastAsia" w:hAnsiTheme="majorHAnsi" w:cstheme="majorBidi"/>
      <w:color w:val="1F3763" w:themeColor="accent1" w:themeShade="7F"/>
      <w:sz w:val="28"/>
      <w:szCs w:val="24"/>
    </w:rPr>
  </w:style>
  <w:style w:type="paragraph" w:styleId="TOC1">
    <w:name w:val="toc 1"/>
    <w:basedOn w:val="Normal"/>
    <w:next w:val="Normal"/>
    <w:autoRedefine/>
    <w:uiPriority w:val="39"/>
    <w:unhideWhenUsed/>
    <w:rsid w:val="003F554B"/>
    <w:pPr>
      <w:tabs>
        <w:tab w:val="left" w:pos="440"/>
        <w:tab w:val="right" w:leader="dot" w:pos="10762"/>
      </w:tabs>
      <w:spacing w:after="100"/>
    </w:pPr>
  </w:style>
  <w:style w:type="paragraph" w:styleId="TOC3">
    <w:name w:val="toc 3"/>
    <w:basedOn w:val="Normal"/>
    <w:next w:val="Normal"/>
    <w:autoRedefine/>
    <w:uiPriority w:val="39"/>
    <w:unhideWhenUsed/>
    <w:rsid w:val="0036473C"/>
    <w:pPr>
      <w:spacing w:after="100"/>
      <w:ind w:left="440"/>
    </w:pPr>
  </w:style>
  <w:style w:type="character" w:styleId="UnresolvedMention">
    <w:name w:val="Unresolved Mention"/>
    <w:basedOn w:val="DefaultParagraphFont"/>
    <w:uiPriority w:val="99"/>
    <w:semiHidden/>
    <w:unhideWhenUsed/>
    <w:rsid w:val="000B642A"/>
    <w:rPr>
      <w:color w:val="605E5C"/>
      <w:shd w:val="clear" w:color="auto" w:fill="E1DFDD"/>
    </w:rPr>
  </w:style>
  <w:style w:type="character" w:styleId="FollowedHyperlink">
    <w:name w:val="FollowedHyperlink"/>
    <w:basedOn w:val="DefaultParagraphFont"/>
    <w:uiPriority w:val="99"/>
    <w:semiHidden/>
    <w:unhideWhenUsed/>
    <w:rsid w:val="000B642A"/>
    <w:rPr>
      <w:color w:val="954F72" w:themeColor="followedHyperlink"/>
      <w:u w:val="single"/>
    </w:rPr>
  </w:style>
  <w:style w:type="character" w:styleId="CommentReference">
    <w:name w:val="annotation reference"/>
    <w:basedOn w:val="DefaultParagraphFont"/>
    <w:uiPriority w:val="99"/>
    <w:semiHidden/>
    <w:unhideWhenUsed/>
    <w:rsid w:val="00E74B65"/>
    <w:rPr>
      <w:sz w:val="16"/>
      <w:szCs w:val="16"/>
    </w:rPr>
  </w:style>
  <w:style w:type="paragraph" w:styleId="CommentText">
    <w:name w:val="annotation text"/>
    <w:basedOn w:val="Normal"/>
    <w:link w:val="CommentTextChar"/>
    <w:uiPriority w:val="99"/>
    <w:unhideWhenUsed/>
    <w:rsid w:val="00E74B65"/>
    <w:pPr>
      <w:spacing w:line="240" w:lineRule="auto"/>
    </w:pPr>
    <w:rPr>
      <w:sz w:val="20"/>
      <w:szCs w:val="20"/>
    </w:rPr>
  </w:style>
  <w:style w:type="character" w:customStyle="1" w:styleId="CommentTextChar">
    <w:name w:val="Comment Text Char"/>
    <w:basedOn w:val="DefaultParagraphFont"/>
    <w:link w:val="CommentText"/>
    <w:uiPriority w:val="99"/>
    <w:rsid w:val="00E74B65"/>
    <w:rPr>
      <w:sz w:val="20"/>
      <w:szCs w:val="20"/>
    </w:rPr>
  </w:style>
  <w:style w:type="paragraph" w:styleId="CommentSubject">
    <w:name w:val="annotation subject"/>
    <w:basedOn w:val="CommentText"/>
    <w:next w:val="CommentText"/>
    <w:link w:val="CommentSubjectChar"/>
    <w:uiPriority w:val="99"/>
    <w:semiHidden/>
    <w:unhideWhenUsed/>
    <w:rsid w:val="00E74B65"/>
    <w:rPr>
      <w:b/>
      <w:bCs/>
    </w:rPr>
  </w:style>
  <w:style w:type="character" w:customStyle="1" w:styleId="CommentSubjectChar">
    <w:name w:val="Comment Subject Char"/>
    <w:basedOn w:val="CommentTextChar"/>
    <w:link w:val="CommentSubject"/>
    <w:uiPriority w:val="99"/>
    <w:semiHidden/>
    <w:rsid w:val="00E74B65"/>
    <w:rPr>
      <w:b/>
      <w:bCs/>
      <w:sz w:val="20"/>
      <w:szCs w:val="20"/>
    </w:rPr>
  </w:style>
  <w:style w:type="table" w:styleId="TableGrid">
    <w:name w:val="Table Grid"/>
    <w:basedOn w:val="TableNormal"/>
    <w:uiPriority w:val="39"/>
    <w:rsid w:val="00D648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40867"/>
    <w:pPr>
      <w:ind w:left="720"/>
      <w:contextualSpacing/>
    </w:pPr>
  </w:style>
  <w:style w:type="paragraph" w:styleId="NoSpacing">
    <w:name w:val="No Spacing"/>
    <w:link w:val="NoSpacingChar"/>
    <w:uiPriority w:val="1"/>
    <w:qFormat/>
    <w:rsid w:val="005950B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950BD"/>
    <w:rPr>
      <w:rFonts w:eastAsiaTheme="minorEastAsia"/>
      <w:lang w:val="en-US"/>
    </w:rPr>
  </w:style>
  <w:style w:type="paragraph" w:styleId="Header">
    <w:name w:val="header"/>
    <w:basedOn w:val="Normal"/>
    <w:link w:val="HeaderChar"/>
    <w:uiPriority w:val="99"/>
    <w:unhideWhenUsed/>
    <w:rsid w:val="00AC48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48B3"/>
  </w:style>
  <w:style w:type="paragraph" w:styleId="Footer">
    <w:name w:val="footer"/>
    <w:basedOn w:val="Normal"/>
    <w:link w:val="FooterChar"/>
    <w:uiPriority w:val="99"/>
    <w:unhideWhenUsed/>
    <w:rsid w:val="00AC48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48B3"/>
  </w:style>
  <w:style w:type="character" w:styleId="PlaceholderText">
    <w:name w:val="Placeholder Text"/>
    <w:basedOn w:val="DefaultParagraphFont"/>
    <w:uiPriority w:val="99"/>
    <w:semiHidden/>
    <w:rsid w:val="00307F83"/>
    <w:rPr>
      <w:color w:val="808080"/>
    </w:rPr>
  </w:style>
  <w:style w:type="table" w:styleId="GridTable1Light-Accent1">
    <w:name w:val="Grid Table 1 Light Accent 1"/>
    <w:basedOn w:val="TableNormal"/>
    <w:uiPriority w:val="46"/>
    <w:rsid w:val="005A7397"/>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5A7397"/>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5A739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5A739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E50925"/>
    <w:rPr>
      <w:rFonts w:asciiTheme="majorHAnsi" w:eastAsiaTheme="majorEastAsia" w:hAnsiTheme="majorHAnsi" w:cstheme="majorBidi"/>
      <w:i/>
      <w:iCs/>
      <w:color w:val="2F5496" w:themeColor="accent1" w:themeShade="BF"/>
      <w:sz w:val="26"/>
    </w:rPr>
  </w:style>
  <w:style w:type="paragraph" w:styleId="Caption">
    <w:name w:val="caption"/>
    <w:basedOn w:val="Normal"/>
    <w:next w:val="Normal"/>
    <w:uiPriority w:val="35"/>
    <w:unhideWhenUsed/>
    <w:qFormat/>
    <w:rsid w:val="002E510F"/>
    <w:pPr>
      <w:spacing w:after="200" w:line="240" w:lineRule="auto"/>
    </w:pPr>
    <w:rPr>
      <w:i/>
      <w:iCs/>
      <w:color w:val="44546A" w:themeColor="text2"/>
      <w:sz w:val="18"/>
      <w:szCs w:val="18"/>
    </w:rPr>
  </w:style>
  <w:style w:type="table" w:styleId="ListTable4-Accent1">
    <w:name w:val="List Table 4 Accent 1"/>
    <w:basedOn w:val="TableNormal"/>
    <w:uiPriority w:val="49"/>
    <w:rsid w:val="001F7DD7"/>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Default">
    <w:name w:val="Default"/>
    <w:rsid w:val="001D2199"/>
    <w:pPr>
      <w:autoSpaceDE w:val="0"/>
      <w:autoSpaceDN w:val="0"/>
      <w:adjustRightInd w:val="0"/>
      <w:spacing w:after="0" w:line="240" w:lineRule="auto"/>
    </w:pPr>
    <w:rPr>
      <w:rFonts w:ascii="Arial" w:hAnsi="Arial" w:cs="Arial"/>
      <w:color w:val="000000"/>
      <w:sz w:val="24"/>
      <w:szCs w:val="24"/>
    </w:rPr>
  </w:style>
  <w:style w:type="character" w:customStyle="1" w:styleId="f7rl1if4">
    <w:name w:val="f7rl1if4"/>
    <w:basedOn w:val="DefaultParagraphFont"/>
    <w:rsid w:val="008D5EC9"/>
  </w:style>
  <w:style w:type="paragraph" w:styleId="TOC4">
    <w:name w:val="toc 4"/>
    <w:basedOn w:val="Normal"/>
    <w:next w:val="Normal"/>
    <w:autoRedefine/>
    <w:uiPriority w:val="39"/>
    <w:unhideWhenUsed/>
    <w:rsid w:val="00233A2A"/>
    <w:pPr>
      <w:spacing w:after="100"/>
      <w:ind w:left="720"/>
    </w:pPr>
  </w:style>
  <w:style w:type="table" w:styleId="GridTable1Light">
    <w:name w:val="Grid Table 1 Light"/>
    <w:basedOn w:val="TableNormal"/>
    <w:uiPriority w:val="46"/>
    <w:rsid w:val="00F4216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5Char">
    <w:name w:val="Heading 5 Char"/>
    <w:basedOn w:val="DefaultParagraphFont"/>
    <w:link w:val="Heading5"/>
    <w:uiPriority w:val="9"/>
    <w:rsid w:val="009827D9"/>
    <w:rPr>
      <w:rFonts w:asciiTheme="majorHAnsi" w:eastAsiaTheme="majorEastAsia" w:hAnsiTheme="majorHAnsi" w:cstheme="majorBidi"/>
      <w:color w:val="2F5496" w:themeColor="accent1" w:themeShade="BF"/>
      <w:sz w:val="24"/>
    </w:rPr>
  </w:style>
  <w:style w:type="character" w:styleId="Strong">
    <w:name w:val="Strong"/>
    <w:basedOn w:val="DefaultParagraphFont"/>
    <w:uiPriority w:val="22"/>
    <w:qFormat/>
    <w:rsid w:val="005E1019"/>
    <w:rPr>
      <w:b/>
      <w:bCs/>
    </w:rPr>
  </w:style>
  <w:style w:type="paragraph" w:customStyle="1" w:styleId="Task">
    <w:name w:val="Task"/>
    <w:basedOn w:val="Normal"/>
    <w:qFormat/>
    <w:rsid w:val="005E1019"/>
    <w:pPr>
      <w:spacing w:beforeAutospacing="1" w:after="0" w:afterAutospacing="1" w:line="240" w:lineRule="auto"/>
      <w:jc w:val="both"/>
    </w:pPr>
    <w:rPr>
      <w:i/>
      <w:sz w:val="20"/>
    </w:rPr>
  </w:style>
  <w:style w:type="paragraph" w:styleId="Bibliography">
    <w:name w:val="Bibliography"/>
    <w:basedOn w:val="Normal"/>
    <w:next w:val="Normal"/>
    <w:uiPriority w:val="37"/>
    <w:unhideWhenUsed/>
    <w:rsid w:val="00D363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44117">
      <w:bodyDiv w:val="1"/>
      <w:marLeft w:val="0"/>
      <w:marRight w:val="0"/>
      <w:marTop w:val="0"/>
      <w:marBottom w:val="0"/>
      <w:divBdr>
        <w:top w:val="none" w:sz="0" w:space="0" w:color="auto"/>
        <w:left w:val="none" w:sz="0" w:space="0" w:color="auto"/>
        <w:bottom w:val="none" w:sz="0" w:space="0" w:color="auto"/>
        <w:right w:val="none" w:sz="0" w:space="0" w:color="auto"/>
      </w:divBdr>
    </w:div>
    <w:div w:id="65153728">
      <w:bodyDiv w:val="1"/>
      <w:marLeft w:val="0"/>
      <w:marRight w:val="0"/>
      <w:marTop w:val="0"/>
      <w:marBottom w:val="0"/>
      <w:divBdr>
        <w:top w:val="none" w:sz="0" w:space="0" w:color="auto"/>
        <w:left w:val="none" w:sz="0" w:space="0" w:color="auto"/>
        <w:bottom w:val="none" w:sz="0" w:space="0" w:color="auto"/>
        <w:right w:val="none" w:sz="0" w:space="0" w:color="auto"/>
      </w:divBdr>
    </w:div>
    <w:div w:id="167789769">
      <w:bodyDiv w:val="1"/>
      <w:marLeft w:val="0"/>
      <w:marRight w:val="0"/>
      <w:marTop w:val="0"/>
      <w:marBottom w:val="0"/>
      <w:divBdr>
        <w:top w:val="none" w:sz="0" w:space="0" w:color="auto"/>
        <w:left w:val="none" w:sz="0" w:space="0" w:color="auto"/>
        <w:bottom w:val="none" w:sz="0" w:space="0" w:color="auto"/>
        <w:right w:val="none" w:sz="0" w:space="0" w:color="auto"/>
      </w:divBdr>
    </w:div>
    <w:div w:id="379520783">
      <w:bodyDiv w:val="1"/>
      <w:marLeft w:val="0"/>
      <w:marRight w:val="0"/>
      <w:marTop w:val="0"/>
      <w:marBottom w:val="0"/>
      <w:divBdr>
        <w:top w:val="none" w:sz="0" w:space="0" w:color="auto"/>
        <w:left w:val="none" w:sz="0" w:space="0" w:color="auto"/>
        <w:bottom w:val="none" w:sz="0" w:space="0" w:color="auto"/>
        <w:right w:val="none" w:sz="0" w:space="0" w:color="auto"/>
      </w:divBdr>
      <w:divsChild>
        <w:div w:id="1291934010">
          <w:marLeft w:val="0"/>
          <w:marRight w:val="0"/>
          <w:marTop w:val="0"/>
          <w:marBottom w:val="0"/>
          <w:divBdr>
            <w:top w:val="none" w:sz="0" w:space="0" w:color="auto"/>
            <w:left w:val="none" w:sz="0" w:space="0" w:color="auto"/>
            <w:bottom w:val="none" w:sz="0" w:space="0" w:color="auto"/>
            <w:right w:val="none" w:sz="0" w:space="0" w:color="auto"/>
          </w:divBdr>
          <w:divsChild>
            <w:div w:id="954215926">
              <w:marLeft w:val="0"/>
              <w:marRight w:val="0"/>
              <w:marTop w:val="0"/>
              <w:marBottom w:val="0"/>
              <w:divBdr>
                <w:top w:val="none" w:sz="0" w:space="0" w:color="auto"/>
                <w:left w:val="none" w:sz="0" w:space="0" w:color="auto"/>
                <w:bottom w:val="none" w:sz="0" w:space="0" w:color="auto"/>
                <w:right w:val="none" w:sz="0" w:space="0" w:color="auto"/>
              </w:divBdr>
              <w:divsChild>
                <w:div w:id="87454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4736521">
      <w:bodyDiv w:val="1"/>
      <w:marLeft w:val="0"/>
      <w:marRight w:val="0"/>
      <w:marTop w:val="0"/>
      <w:marBottom w:val="0"/>
      <w:divBdr>
        <w:top w:val="none" w:sz="0" w:space="0" w:color="auto"/>
        <w:left w:val="none" w:sz="0" w:space="0" w:color="auto"/>
        <w:bottom w:val="none" w:sz="0" w:space="0" w:color="auto"/>
        <w:right w:val="none" w:sz="0" w:space="0" w:color="auto"/>
      </w:divBdr>
    </w:div>
    <w:div w:id="587885192">
      <w:bodyDiv w:val="1"/>
      <w:marLeft w:val="0"/>
      <w:marRight w:val="0"/>
      <w:marTop w:val="0"/>
      <w:marBottom w:val="0"/>
      <w:divBdr>
        <w:top w:val="none" w:sz="0" w:space="0" w:color="auto"/>
        <w:left w:val="none" w:sz="0" w:space="0" w:color="auto"/>
        <w:bottom w:val="none" w:sz="0" w:space="0" w:color="auto"/>
        <w:right w:val="none" w:sz="0" w:space="0" w:color="auto"/>
      </w:divBdr>
    </w:div>
    <w:div w:id="640691106">
      <w:bodyDiv w:val="1"/>
      <w:marLeft w:val="0"/>
      <w:marRight w:val="0"/>
      <w:marTop w:val="0"/>
      <w:marBottom w:val="0"/>
      <w:divBdr>
        <w:top w:val="none" w:sz="0" w:space="0" w:color="auto"/>
        <w:left w:val="none" w:sz="0" w:space="0" w:color="auto"/>
        <w:bottom w:val="none" w:sz="0" w:space="0" w:color="auto"/>
        <w:right w:val="none" w:sz="0" w:space="0" w:color="auto"/>
      </w:divBdr>
      <w:divsChild>
        <w:div w:id="1294142943">
          <w:marLeft w:val="0"/>
          <w:marRight w:val="0"/>
          <w:marTop w:val="0"/>
          <w:marBottom w:val="0"/>
          <w:divBdr>
            <w:top w:val="none" w:sz="0" w:space="0" w:color="auto"/>
            <w:left w:val="none" w:sz="0" w:space="0" w:color="auto"/>
            <w:bottom w:val="none" w:sz="0" w:space="0" w:color="auto"/>
            <w:right w:val="none" w:sz="0" w:space="0" w:color="auto"/>
          </w:divBdr>
          <w:divsChild>
            <w:div w:id="772940758">
              <w:marLeft w:val="0"/>
              <w:marRight w:val="0"/>
              <w:marTop w:val="0"/>
              <w:marBottom w:val="0"/>
              <w:divBdr>
                <w:top w:val="none" w:sz="0" w:space="0" w:color="auto"/>
                <w:left w:val="none" w:sz="0" w:space="0" w:color="auto"/>
                <w:bottom w:val="none" w:sz="0" w:space="0" w:color="auto"/>
                <w:right w:val="none" w:sz="0" w:space="0" w:color="auto"/>
              </w:divBdr>
              <w:divsChild>
                <w:div w:id="1821146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342494">
      <w:bodyDiv w:val="1"/>
      <w:marLeft w:val="0"/>
      <w:marRight w:val="0"/>
      <w:marTop w:val="0"/>
      <w:marBottom w:val="0"/>
      <w:divBdr>
        <w:top w:val="none" w:sz="0" w:space="0" w:color="auto"/>
        <w:left w:val="none" w:sz="0" w:space="0" w:color="auto"/>
        <w:bottom w:val="none" w:sz="0" w:space="0" w:color="auto"/>
        <w:right w:val="none" w:sz="0" w:space="0" w:color="auto"/>
      </w:divBdr>
    </w:div>
    <w:div w:id="955523727">
      <w:bodyDiv w:val="1"/>
      <w:marLeft w:val="0"/>
      <w:marRight w:val="0"/>
      <w:marTop w:val="0"/>
      <w:marBottom w:val="0"/>
      <w:divBdr>
        <w:top w:val="none" w:sz="0" w:space="0" w:color="auto"/>
        <w:left w:val="none" w:sz="0" w:space="0" w:color="auto"/>
        <w:bottom w:val="none" w:sz="0" w:space="0" w:color="auto"/>
        <w:right w:val="none" w:sz="0" w:space="0" w:color="auto"/>
      </w:divBdr>
    </w:div>
    <w:div w:id="989360694">
      <w:bodyDiv w:val="1"/>
      <w:marLeft w:val="0"/>
      <w:marRight w:val="0"/>
      <w:marTop w:val="0"/>
      <w:marBottom w:val="0"/>
      <w:divBdr>
        <w:top w:val="none" w:sz="0" w:space="0" w:color="auto"/>
        <w:left w:val="none" w:sz="0" w:space="0" w:color="auto"/>
        <w:bottom w:val="none" w:sz="0" w:space="0" w:color="auto"/>
        <w:right w:val="none" w:sz="0" w:space="0" w:color="auto"/>
      </w:divBdr>
    </w:div>
    <w:div w:id="1160463805">
      <w:bodyDiv w:val="1"/>
      <w:marLeft w:val="0"/>
      <w:marRight w:val="0"/>
      <w:marTop w:val="0"/>
      <w:marBottom w:val="0"/>
      <w:divBdr>
        <w:top w:val="none" w:sz="0" w:space="0" w:color="auto"/>
        <w:left w:val="none" w:sz="0" w:space="0" w:color="auto"/>
        <w:bottom w:val="none" w:sz="0" w:space="0" w:color="auto"/>
        <w:right w:val="none" w:sz="0" w:space="0" w:color="auto"/>
      </w:divBdr>
      <w:divsChild>
        <w:div w:id="488978871">
          <w:marLeft w:val="0"/>
          <w:marRight w:val="0"/>
          <w:marTop w:val="0"/>
          <w:marBottom w:val="0"/>
          <w:divBdr>
            <w:top w:val="none" w:sz="0" w:space="0" w:color="auto"/>
            <w:left w:val="none" w:sz="0" w:space="0" w:color="auto"/>
            <w:bottom w:val="none" w:sz="0" w:space="0" w:color="auto"/>
            <w:right w:val="none" w:sz="0" w:space="0" w:color="auto"/>
          </w:divBdr>
          <w:divsChild>
            <w:div w:id="1281297052">
              <w:marLeft w:val="0"/>
              <w:marRight w:val="0"/>
              <w:marTop w:val="0"/>
              <w:marBottom w:val="0"/>
              <w:divBdr>
                <w:top w:val="none" w:sz="0" w:space="0" w:color="auto"/>
                <w:left w:val="none" w:sz="0" w:space="0" w:color="auto"/>
                <w:bottom w:val="none" w:sz="0" w:space="0" w:color="auto"/>
                <w:right w:val="none" w:sz="0" w:space="0" w:color="auto"/>
              </w:divBdr>
              <w:divsChild>
                <w:div w:id="65414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840644">
      <w:bodyDiv w:val="1"/>
      <w:marLeft w:val="0"/>
      <w:marRight w:val="0"/>
      <w:marTop w:val="0"/>
      <w:marBottom w:val="0"/>
      <w:divBdr>
        <w:top w:val="none" w:sz="0" w:space="0" w:color="auto"/>
        <w:left w:val="none" w:sz="0" w:space="0" w:color="auto"/>
        <w:bottom w:val="none" w:sz="0" w:space="0" w:color="auto"/>
        <w:right w:val="none" w:sz="0" w:space="0" w:color="auto"/>
      </w:divBdr>
    </w:div>
    <w:div w:id="1562668151">
      <w:bodyDiv w:val="1"/>
      <w:marLeft w:val="0"/>
      <w:marRight w:val="0"/>
      <w:marTop w:val="0"/>
      <w:marBottom w:val="0"/>
      <w:divBdr>
        <w:top w:val="none" w:sz="0" w:space="0" w:color="auto"/>
        <w:left w:val="none" w:sz="0" w:space="0" w:color="auto"/>
        <w:bottom w:val="none" w:sz="0" w:space="0" w:color="auto"/>
        <w:right w:val="none" w:sz="0" w:space="0" w:color="auto"/>
      </w:divBdr>
    </w:div>
    <w:div w:id="1598367478">
      <w:bodyDiv w:val="1"/>
      <w:marLeft w:val="0"/>
      <w:marRight w:val="0"/>
      <w:marTop w:val="0"/>
      <w:marBottom w:val="0"/>
      <w:divBdr>
        <w:top w:val="none" w:sz="0" w:space="0" w:color="auto"/>
        <w:left w:val="none" w:sz="0" w:space="0" w:color="auto"/>
        <w:bottom w:val="none" w:sz="0" w:space="0" w:color="auto"/>
        <w:right w:val="none" w:sz="0" w:space="0" w:color="auto"/>
      </w:divBdr>
    </w:div>
    <w:div w:id="1771967566">
      <w:bodyDiv w:val="1"/>
      <w:marLeft w:val="0"/>
      <w:marRight w:val="0"/>
      <w:marTop w:val="0"/>
      <w:marBottom w:val="0"/>
      <w:divBdr>
        <w:top w:val="none" w:sz="0" w:space="0" w:color="auto"/>
        <w:left w:val="none" w:sz="0" w:space="0" w:color="auto"/>
        <w:bottom w:val="none" w:sz="0" w:space="0" w:color="auto"/>
        <w:right w:val="none" w:sz="0" w:space="0" w:color="auto"/>
      </w:divBdr>
    </w:div>
    <w:div w:id="1910723522">
      <w:bodyDiv w:val="1"/>
      <w:marLeft w:val="0"/>
      <w:marRight w:val="0"/>
      <w:marTop w:val="0"/>
      <w:marBottom w:val="0"/>
      <w:divBdr>
        <w:top w:val="none" w:sz="0" w:space="0" w:color="auto"/>
        <w:left w:val="none" w:sz="0" w:space="0" w:color="auto"/>
        <w:bottom w:val="none" w:sz="0" w:space="0" w:color="auto"/>
        <w:right w:val="none" w:sz="0" w:space="0" w:color="auto"/>
      </w:divBdr>
    </w:div>
    <w:div w:id="1918050775">
      <w:bodyDiv w:val="1"/>
      <w:marLeft w:val="0"/>
      <w:marRight w:val="0"/>
      <w:marTop w:val="0"/>
      <w:marBottom w:val="0"/>
      <w:divBdr>
        <w:top w:val="none" w:sz="0" w:space="0" w:color="auto"/>
        <w:left w:val="none" w:sz="0" w:space="0" w:color="auto"/>
        <w:bottom w:val="none" w:sz="0" w:space="0" w:color="auto"/>
        <w:right w:val="none" w:sz="0" w:space="0" w:color="auto"/>
      </w:divBdr>
      <w:divsChild>
        <w:div w:id="796141453">
          <w:marLeft w:val="0"/>
          <w:marRight w:val="0"/>
          <w:marTop w:val="0"/>
          <w:marBottom w:val="0"/>
          <w:divBdr>
            <w:top w:val="none" w:sz="0" w:space="0" w:color="auto"/>
            <w:left w:val="none" w:sz="0" w:space="0" w:color="auto"/>
            <w:bottom w:val="none" w:sz="0" w:space="0" w:color="auto"/>
            <w:right w:val="none" w:sz="0" w:space="0" w:color="auto"/>
          </w:divBdr>
          <w:divsChild>
            <w:div w:id="219246374">
              <w:marLeft w:val="0"/>
              <w:marRight w:val="0"/>
              <w:marTop w:val="0"/>
              <w:marBottom w:val="0"/>
              <w:divBdr>
                <w:top w:val="none" w:sz="0" w:space="0" w:color="auto"/>
                <w:left w:val="none" w:sz="0" w:space="0" w:color="auto"/>
                <w:bottom w:val="none" w:sz="0" w:space="0" w:color="auto"/>
                <w:right w:val="none" w:sz="0" w:space="0" w:color="auto"/>
              </w:divBdr>
              <w:divsChild>
                <w:div w:id="58723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886780">
      <w:bodyDiv w:val="1"/>
      <w:marLeft w:val="0"/>
      <w:marRight w:val="0"/>
      <w:marTop w:val="0"/>
      <w:marBottom w:val="0"/>
      <w:divBdr>
        <w:top w:val="none" w:sz="0" w:space="0" w:color="auto"/>
        <w:left w:val="none" w:sz="0" w:space="0" w:color="auto"/>
        <w:bottom w:val="none" w:sz="0" w:space="0" w:color="auto"/>
        <w:right w:val="none" w:sz="0" w:space="0" w:color="auto"/>
      </w:divBdr>
    </w:div>
    <w:div w:id="2038390758">
      <w:bodyDiv w:val="1"/>
      <w:marLeft w:val="0"/>
      <w:marRight w:val="0"/>
      <w:marTop w:val="0"/>
      <w:marBottom w:val="0"/>
      <w:divBdr>
        <w:top w:val="none" w:sz="0" w:space="0" w:color="auto"/>
        <w:left w:val="none" w:sz="0" w:space="0" w:color="auto"/>
        <w:bottom w:val="none" w:sz="0" w:space="0" w:color="auto"/>
        <w:right w:val="none" w:sz="0" w:space="0" w:color="auto"/>
      </w:divBdr>
    </w:div>
    <w:div w:id="21023335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C560D3595D04593A3223EADA9383C53"/>
        <w:category>
          <w:name w:val="General"/>
          <w:gallery w:val="placeholder"/>
        </w:category>
        <w:types>
          <w:type w:val="bbPlcHdr"/>
        </w:types>
        <w:behaviors>
          <w:behavior w:val="content"/>
        </w:behaviors>
        <w:guid w:val="{95AD0CA9-773B-41E7-81F0-CCFC5EF2DB2F}"/>
      </w:docPartPr>
      <w:docPartBody>
        <w:p w:rsidR="00610B93" w:rsidRDefault="005C6648" w:rsidP="005C6648">
          <w:pPr>
            <w:pStyle w:val="5C560D3595D04593A3223EADA9383C53"/>
          </w:pPr>
          <w:r>
            <w:rPr>
              <w:color w:val="7F7F7F" w:themeColor="text1" w:themeTint="80"/>
            </w:rPr>
            <w:t>[Document title]</w:t>
          </w:r>
        </w:p>
      </w:docPartBody>
    </w:docPart>
    <w:docPart>
      <w:docPartPr>
        <w:name w:val="6F21A0DF5C364C7FBD512A77CA6ED373"/>
        <w:category>
          <w:name w:val="General"/>
          <w:gallery w:val="placeholder"/>
        </w:category>
        <w:types>
          <w:type w:val="bbPlcHdr"/>
        </w:types>
        <w:behaviors>
          <w:behavior w:val="content"/>
        </w:behaviors>
        <w:guid w:val="{F136BEDE-07F9-48D3-8C7B-E28991942278}"/>
      </w:docPartPr>
      <w:docPartBody>
        <w:p w:rsidR="00C800DF" w:rsidRDefault="008B1428" w:rsidP="008B1428">
          <w:pPr>
            <w:pStyle w:val="6F21A0DF5C364C7FBD512A77CA6ED373"/>
          </w:pPr>
          <w:r>
            <w:rPr>
              <w:rFonts w:asciiTheme="majorHAnsi" w:eastAsiaTheme="majorEastAsia" w:hAnsiTheme="majorHAnsi" w:cstheme="majorBidi"/>
              <w:color w:val="4472C4" w:themeColor="accent1"/>
              <w:sz w:val="88"/>
              <w:szCs w:val="88"/>
            </w:rPr>
            <w:t>[Document title]</w:t>
          </w:r>
        </w:p>
      </w:docPartBody>
    </w:docPart>
    <w:docPart>
      <w:docPartPr>
        <w:name w:val="A71B0705DDCD4B2C95CAB9D5E6A6379F"/>
        <w:category>
          <w:name w:val="General"/>
          <w:gallery w:val="placeholder"/>
        </w:category>
        <w:types>
          <w:type w:val="bbPlcHdr"/>
        </w:types>
        <w:behaviors>
          <w:behavior w:val="content"/>
        </w:behaviors>
        <w:guid w:val="{526B11B4-56CD-4825-9B1D-3B374D2A2C70}"/>
      </w:docPartPr>
      <w:docPartBody>
        <w:p w:rsidR="00E53A39" w:rsidRDefault="00BD2B01" w:rsidP="00BD2B01">
          <w:pPr>
            <w:pStyle w:val="A71B0705DDCD4B2C95CAB9D5E6A6379F"/>
          </w:pPr>
          <w:r w:rsidRPr="00073391">
            <w:rPr>
              <w:rStyle w:val="PlaceholderText"/>
            </w:rPr>
            <w:t>[Author]</w:t>
          </w:r>
        </w:p>
      </w:docPartBody>
    </w:docPart>
    <w:docPart>
      <w:docPartPr>
        <w:name w:val="186E957E114D45BD83E10312040119ED"/>
        <w:category>
          <w:name w:val="General"/>
          <w:gallery w:val="placeholder"/>
        </w:category>
        <w:types>
          <w:type w:val="bbPlcHdr"/>
        </w:types>
        <w:behaviors>
          <w:behavior w:val="content"/>
        </w:behaviors>
        <w:guid w:val="{14EE4BF6-79FA-408F-835A-AEC5E27D7CC1}"/>
      </w:docPartPr>
      <w:docPartBody>
        <w:p w:rsidR="00E53A39" w:rsidRDefault="00BD2B01" w:rsidP="00BD2B01">
          <w:pPr>
            <w:pStyle w:val="186E957E114D45BD83E10312040119ED"/>
          </w:pPr>
          <w:r w:rsidRPr="00073391">
            <w:rPr>
              <w:rStyle w:val="PlaceholderText"/>
            </w:rPr>
            <w:t>[Keywords]</w:t>
          </w:r>
        </w:p>
      </w:docPartBody>
    </w:docPart>
    <w:docPart>
      <w:docPartPr>
        <w:name w:val="5ABE63556BB842878AFA46D0D207B60E"/>
        <w:category>
          <w:name w:val="General"/>
          <w:gallery w:val="placeholder"/>
        </w:category>
        <w:types>
          <w:type w:val="bbPlcHdr"/>
        </w:types>
        <w:behaviors>
          <w:behavior w:val="content"/>
        </w:behaviors>
        <w:guid w:val="{DBB95D60-B769-4EA0-B945-F87B683B2A4D}"/>
      </w:docPartPr>
      <w:docPartBody>
        <w:p w:rsidR="00E53A39" w:rsidRDefault="00BD2B01" w:rsidP="00BD2B01">
          <w:pPr>
            <w:pStyle w:val="5ABE63556BB842878AFA46D0D207B60E"/>
          </w:pPr>
          <w:r>
            <w:rPr>
              <w:color w:val="2F5496" w:themeColor="accent1" w:themeShade="BF"/>
              <w:sz w:val="24"/>
              <w:szCs w:val="24"/>
            </w:rPr>
            <w:t>[Document subtitle]</w:t>
          </w:r>
        </w:p>
      </w:docPartBody>
    </w:docPart>
    <w:docPart>
      <w:docPartPr>
        <w:name w:val="2D786FF0DAB746F6B8591E66D575BC8D"/>
        <w:category>
          <w:name w:val="General"/>
          <w:gallery w:val="placeholder"/>
        </w:category>
        <w:types>
          <w:type w:val="bbPlcHdr"/>
        </w:types>
        <w:behaviors>
          <w:behavior w:val="content"/>
        </w:behaviors>
        <w:guid w:val="{0F6B28A8-EE8F-4957-A8F4-990A4D3CE864}"/>
      </w:docPartPr>
      <w:docPartBody>
        <w:p w:rsidR="00121EAC" w:rsidRDefault="00444D03">
          <w:r w:rsidRPr="00DB576D">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648"/>
    <w:rsid w:val="00004B7C"/>
    <w:rsid w:val="00010361"/>
    <w:rsid w:val="000158F7"/>
    <w:rsid w:val="00017FE3"/>
    <w:rsid w:val="00047FC7"/>
    <w:rsid w:val="000A422D"/>
    <w:rsid w:val="000E4672"/>
    <w:rsid w:val="00121EAC"/>
    <w:rsid w:val="00140A0E"/>
    <w:rsid w:val="00145079"/>
    <w:rsid w:val="001B5AE7"/>
    <w:rsid w:val="00205E48"/>
    <w:rsid w:val="00226631"/>
    <w:rsid w:val="00243E7F"/>
    <w:rsid w:val="00264E94"/>
    <w:rsid w:val="00287B30"/>
    <w:rsid w:val="002B272C"/>
    <w:rsid w:val="002F58A8"/>
    <w:rsid w:val="003E3113"/>
    <w:rsid w:val="003E3944"/>
    <w:rsid w:val="00441C43"/>
    <w:rsid w:val="00444D03"/>
    <w:rsid w:val="0045643B"/>
    <w:rsid w:val="004C1531"/>
    <w:rsid w:val="004D040C"/>
    <w:rsid w:val="00551882"/>
    <w:rsid w:val="00560687"/>
    <w:rsid w:val="005C6648"/>
    <w:rsid w:val="005E3955"/>
    <w:rsid w:val="00610B93"/>
    <w:rsid w:val="00633BDD"/>
    <w:rsid w:val="00680F2B"/>
    <w:rsid w:val="006939FF"/>
    <w:rsid w:val="006D5934"/>
    <w:rsid w:val="007306F2"/>
    <w:rsid w:val="007946F5"/>
    <w:rsid w:val="007B58B9"/>
    <w:rsid w:val="007B722D"/>
    <w:rsid w:val="007E2E3C"/>
    <w:rsid w:val="0082227C"/>
    <w:rsid w:val="008277D6"/>
    <w:rsid w:val="00852C03"/>
    <w:rsid w:val="00895810"/>
    <w:rsid w:val="008B1428"/>
    <w:rsid w:val="008E3057"/>
    <w:rsid w:val="008E66F5"/>
    <w:rsid w:val="00921997"/>
    <w:rsid w:val="00967501"/>
    <w:rsid w:val="0098504B"/>
    <w:rsid w:val="00987E39"/>
    <w:rsid w:val="009B732E"/>
    <w:rsid w:val="009C5ADD"/>
    <w:rsid w:val="009F191D"/>
    <w:rsid w:val="00A02D47"/>
    <w:rsid w:val="00A0642E"/>
    <w:rsid w:val="00A22FED"/>
    <w:rsid w:val="00A4500A"/>
    <w:rsid w:val="00A71223"/>
    <w:rsid w:val="00A85BDF"/>
    <w:rsid w:val="00A93C54"/>
    <w:rsid w:val="00AB080F"/>
    <w:rsid w:val="00AE353B"/>
    <w:rsid w:val="00AF5EA2"/>
    <w:rsid w:val="00B129DE"/>
    <w:rsid w:val="00B50B5F"/>
    <w:rsid w:val="00B623A5"/>
    <w:rsid w:val="00B637EB"/>
    <w:rsid w:val="00B8655D"/>
    <w:rsid w:val="00BB0F43"/>
    <w:rsid w:val="00BD2B01"/>
    <w:rsid w:val="00BE34AC"/>
    <w:rsid w:val="00C800DF"/>
    <w:rsid w:val="00CB43D7"/>
    <w:rsid w:val="00CD4CB6"/>
    <w:rsid w:val="00D14631"/>
    <w:rsid w:val="00D17844"/>
    <w:rsid w:val="00DB5150"/>
    <w:rsid w:val="00E46FDC"/>
    <w:rsid w:val="00E52E53"/>
    <w:rsid w:val="00E53A39"/>
    <w:rsid w:val="00E60B79"/>
    <w:rsid w:val="00ED66D8"/>
    <w:rsid w:val="00F2652B"/>
    <w:rsid w:val="00F3144E"/>
    <w:rsid w:val="00F8291D"/>
    <w:rsid w:val="00FC1834"/>
    <w:rsid w:val="00FC5FF8"/>
    <w:rsid w:val="00FD7A5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C560D3595D04593A3223EADA9383C53">
    <w:name w:val="5C560D3595D04593A3223EADA9383C53"/>
    <w:rsid w:val="005C6648"/>
  </w:style>
  <w:style w:type="character" w:styleId="PlaceholderText">
    <w:name w:val="Placeholder Text"/>
    <w:basedOn w:val="DefaultParagraphFont"/>
    <w:uiPriority w:val="99"/>
    <w:semiHidden/>
    <w:rsid w:val="00444D03"/>
    <w:rPr>
      <w:color w:val="808080"/>
    </w:rPr>
  </w:style>
  <w:style w:type="paragraph" w:customStyle="1" w:styleId="6F21A0DF5C364C7FBD512A77CA6ED373">
    <w:name w:val="6F21A0DF5C364C7FBD512A77CA6ED373"/>
    <w:rsid w:val="008B1428"/>
  </w:style>
  <w:style w:type="paragraph" w:customStyle="1" w:styleId="A71B0705DDCD4B2C95CAB9D5E6A6379F">
    <w:name w:val="A71B0705DDCD4B2C95CAB9D5E6A6379F"/>
    <w:rsid w:val="00BD2B01"/>
  </w:style>
  <w:style w:type="paragraph" w:customStyle="1" w:styleId="186E957E114D45BD83E10312040119ED">
    <w:name w:val="186E957E114D45BD83E10312040119ED"/>
    <w:rsid w:val="00BD2B01"/>
  </w:style>
  <w:style w:type="paragraph" w:customStyle="1" w:styleId="5ABE63556BB842878AFA46D0D207B60E">
    <w:name w:val="5ABE63556BB842878AFA46D0D207B60E"/>
    <w:rsid w:val="00BD2B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B3E295C-B189-4D49-9BE8-58EA6EC7CE28}">
  <we:reference id="a3b40b4f-8edf-490e-9df1-7e66f93912bf" version="1.1.0.0" store="EXCatalog" storeType="EXCatalog"/>
  <we:alternateReferences>
    <we:reference id="WA104380526" version="1.1.0.0" store="en-NZ"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9T00:00:00</PublishDate>
  <Abstract/>
  <CompanyAddress>57 Camellia Way</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1EAC80D6FB7D3438E91810F1254693D" ma:contentTypeVersion="13" ma:contentTypeDescription="Create a new document." ma:contentTypeScope="" ma:versionID="6cb27507d1ebec3f8fddd4921be31767">
  <xsd:schema xmlns:xsd="http://www.w3.org/2001/XMLSchema" xmlns:xs="http://www.w3.org/2001/XMLSchema" xmlns:p="http://schemas.microsoft.com/office/2006/metadata/properties" xmlns:ns3="7be422d1-ca8e-4d5b-b031-e01d1ad17aa4" xmlns:ns4="ee8f7577-8c70-4c9d-aadf-10ecb2f08f94" targetNamespace="http://schemas.microsoft.com/office/2006/metadata/properties" ma:root="true" ma:fieldsID="691e1439132c460042da255d3d4c4d2c" ns3:_="" ns4:_="">
    <xsd:import namespace="7be422d1-ca8e-4d5b-b031-e01d1ad17aa4"/>
    <xsd:import namespace="ee8f7577-8c70-4c9d-aadf-10ecb2f08f9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e422d1-ca8e-4d5b-b031-e01d1ad17aa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8f7577-8c70-4c9d-aadf-10ecb2f08f9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B3FC399-A881-47B8-AF7C-38748ABDD7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e422d1-ca8e-4d5b-b031-e01d1ad17aa4"/>
    <ds:schemaRef ds:uri="ee8f7577-8c70-4c9d-aadf-10ecb2f08f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943E6E6-F13E-4FD6-BBDA-C65B3C347DC0}">
  <ds:schemaRefs>
    <ds:schemaRef ds:uri="http://schemas.openxmlformats.org/officeDocument/2006/bibliography"/>
  </ds:schemaRefs>
</ds:datastoreItem>
</file>

<file path=customXml/itemProps4.xml><?xml version="1.0" encoding="utf-8"?>
<ds:datastoreItem xmlns:ds="http://schemas.openxmlformats.org/officeDocument/2006/customXml" ds:itemID="{F72E2A20-64EA-409B-AF74-85A5A39A7B71}">
  <ds:schemaRefs>
    <ds:schemaRef ds:uri="http://schemas.microsoft.com/sharepoint/v3/contenttype/forms"/>
  </ds:schemaRefs>
</ds:datastoreItem>
</file>

<file path=customXml/itemProps5.xml><?xml version="1.0" encoding="utf-8"?>
<ds:datastoreItem xmlns:ds="http://schemas.openxmlformats.org/officeDocument/2006/customXml" ds:itemID="{EA6000A9-7A7F-422C-AD43-FB2E77049A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1</Pages>
  <Words>1284</Words>
  <Characters>7261</Characters>
  <Application>Microsoft Office Word</Application>
  <DocSecurity>0</DocSecurity>
  <Lines>186</Lines>
  <Paragraphs>82</Paragraphs>
  <ScaleCrop>false</ScaleCrop>
  <HeadingPairs>
    <vt:vector size="2" baseType="variant">
      <vt:variant>
        <vt:lpstr>Title</vt:lpstr>
      </vt:variant>
      <vt:variant>
        <vt:i4>1</vt:i4>
      </vt:variant>
    </vt:vector>
  </HeadingPairs>
  <TitlesOfParts>
    <vt:vector size="1" baseType="lpstr">
      <vt:lpstr>Final Reflection</vt:lpstr>
    </vt:vector>
  </TitlesOfParts>
  <Company>Complex Dynamics</Company>
  <LinksUpToDate>false</LinksUpToDate>
  <CharactersWithSpaces>8463</CharactersWithSpaces>
  <SharedDoc>false</SharedDoc>
  <HLinks>
    <vt:vector size="48" baseType="variant">
      <vt:variant>
        <vt:i4>1769524</vt:i4>
      </vt:variant>
      <vt:variant>
        <vt:i4>44</vt:i4>
      </vt:variant>
      <vt:variant>
        <vt:i4>0</vt:i4>
      </vt:variant>
      <vt:variant>
        <vt:i4>5</vt:i4>
      </vt:variant>
      <vt:variant>
        <vt:lpwstr/>
      </vt:variant>
      <vt:variant>
        <vt:lpwstr>_Toc131866218</vt:lpwstr>
      </vt:variant>
      <vt:variant>
        <vt:i4>1769524</vt:i4>
      </vt:variant>
      <vt:variant>
        <vt:i4>38</vt:i4>
      </vt:variant>
      <vt:variant>
        <vt:i4>0</vt:i4>
      </vt:variant>
      <vt:variant>
        <vt:i4>5</vt:i4>
      </vt:variant>
      <vt:variant>
        <vt:lpwstr/>
      </vt:variant>
      <vt:variant>
        <vt:lpwstr>_Toc131866217</vt:lpwstr>
      </vt:variant>
      <vt:variant>
        <vt:i4>1769524</vt:i4>
      </vt:variant>
      <vt:variant>
        <vt:i4>32</vt:i4>
      </vt:variant>
      <vt:variant>
        <vt:i4>0</vt:i4>
      </vt:variant>
      <vt:variant>
        <vt:i4>5</vt:i4>
      </vt:variant>
      <vt:variant>
        <vt:lpwstr/>
      </vt:variant>
      <vt:variant>
        <vt:lpwstr>_Toc131866216</vt:lpwstr>
      </vt:variant>
      <vt:variant>
        <vt:i4>1769524</vt:i4>
      </vt:variant>
      <vt:variant>
        <vt:i4>26</vt:i4>
      </vt:variant>
      <vt:variant>
        <vt:i4>0</vt:i4>
      </vt:variant>
      <vt:variant>
        <vt:i4>5</vt:i4>
      </vt:variant>
      <vt:variant>
        <vt:lpwstr/>
      </vt:variant>
      <vt:variant>
        <vt:lpwstr>_Toc131866215</vt:lpwstr>
      </vt:variant>
      <vt:variant>
        <vt:i4>1769524</vt:i4>
      </vt:variant>
      <vt:variant>
        <vt:i4>20</vt:i4>
      </vt:variant>
      <vt:variant>
        <vt:i4>0</vt:i4>
      </vt:variant>
      <vt:variant>
        <vt:i4>5</vt:i4>
      </vt:variant>
      <vt:variant>
        <vt:lpwstr/>
      </vt:variant>
      <vt:variant>
        <vt:lpwstr>_Toc131866214</vt:lpwstr>
      </vt:variant>
      <vt:variant>
        <vt:i4>1769524</vt:i4>
      </vt:variant>
      <vt:variant>
        <vt:i4>14</vt:i4>
      </vt:variant>
      <vt:variant>
        <vt:i4>0</vt:i4>
      </vt:variant>
      <vt:variant>
        <vt:i4>5</vt:i4>
      </vt:variant>
      <vt:variant>
        <vt:lpwstr/>
      </vt:variant>
      <vt:variant>
        <vt:lpwstr>_Toc131866213</vt:lpwstr>
      </vt:variant>
      <vt:variant>
        <vt:i4>1769524</vt:i4>
      </vt:variant>
      <vt:variant>
        <vt:i4>8</vt:i4>
      </vt:variant>
      <vt:variant>
        <vt:i4>0</vt:i4>
      </vt:variant>
      <vt:variant>
        <vt:i4>5</vt:i4>
      </vt:variant>
      <vt:variant>
        <vt:lpwstr/>
      </vt:variant>
      <vt:variant>
        <vt:lpwstr>_Toc131866212</vt:lpwstr>
      </vt:variant>
      <vt:variant>
        <vt:i4>1769524</vt:i4>
      </vt:variant>
      <vt:variant>
        <vt:i4>2</vt:i4>
      </vt:variant>
      <vt:variant>
        <vt:i4>0</vt:i4>
      </vt:variant>
      <vt:variant>
        <vt:i4>5</vt:i4>
      </vt:variant>
      <vt:variant>
        <vt:lpwstr/>
      </vt:variant>
      <vt:variant>
        <vt:lpwstr>_Toc1318662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Reflection</dc:title>
  <dc:subject>SDV602 Assessment 2</dc:subject>
  <dc:creator>Rhylei Tremlett</dc:creator>
  <cp:keywords>ID: 13513865</cp:keywords>
  <dc:description/>
  <cp:lastModifiedBy>Rhylei Tremlett</cp:lastModifiedBy>
  <cp:revision>12</cp:revision>
  <dcterms:created xsi:type="dcterms:W3CDTF">2023-11-19T02:13:00Z</dcterms:created>
  <dcterms:modified xsi:type="dcterms:W3CDTF">2023-11-19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EAC80D6FB7D3438E91810F1254693D</vt:lpwstr>
  </property>
  <property fmtid="{D5CDD505-2E9C-101B-9397-08002B2CF9AE}" pid="3" name="GrammarlyDocumentId">
    <vt:lpwstr>2df9812a7ddd41fda734778c16a8e123f4d7c944bc04098405f2fecd9724fb4a</vt:lpwstr>
  </property>
  <property fmtid="{D5CDD505-2E9C-101B-9397-08002B2CF9AE}" pid="4" name="ZOTERO_PREF_1">
    <vt:lpwstr>&lt;data data-version="3" zotero-version="6.0.30"&gt;&lt;session id="HWYrUIc5"/&gt;&lt;style id="http://www.zotero.org/styles/apa" locale="en-GB"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